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448E9C" w14:textId="162F423A" w:rsidR="00126224" w:rsidRDefault="00DB69C0" w:rsidP="00126224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28"/>
          <w:szCs w:val="28"/>
        </w:rPr>
      </w:pPr>
      <w:bookmarkStart w:id="0" w:name="_GoBack"/>
      <w:r>
        <w:rPr>
          <w:rFonts w:ascii="Arial" w:hAnsi="Arial" w:cs="Arial"/>
          <w:b/>
        </w:rPr>
        <w:t>Supplementary File 1</w:t>
      </w:r>
      <w:r w:rsidR="00126224" w:rsidRPr="00E978C8">
        <w:rPr>
          <w:rFonts w:ascii="Arial" w:hAnsi="Arial" w:cs="Arial"/>
          <w:b/>
        </w:rPr>
        <w:t>: Strains used in this study.</w:t>
      </w:r>
    </w:p>
    <w:tbl>
      <w:tblPr>
        <w:tblStyle w:val="GridTable1Light"/>
        <w:tblW w:w="9895" w:type="dxa"/>
        <w:tblLook w:val="04A0" w:firstRow="1" w:lastRow="0" w:firstColumn="1" w:lastColumn="0" w:noHBand="0" w:noVBand="1"/>
      </w:tblPr>
      <w:tblGrid>
        <w:gridCol w:w="1204"/>
        <w:gridCol w:w="3831"/>
        <w:gridCol w:w="3150"/>
        <w:gridCol w:w="1710"/>
      </w:tblGrid>
      <w:tr w:rsidR="00126224" w14:paraId="5148D134" w14:textId="77777777" w:rsidTr="005C3A8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double" w:sz="4" w:space="0" w:color="000000"/>
            </w:tcBorders>
            <w:vAlign w:val="center"/>
          </w:tcPr>
          <w:bookmarkEnd w:id="0"/>
          <w:p w14:paraId="361FE39E" w14:textId="77777777" w:rsidR="00126224" w:rsidRPr="004F3923" w:rsidRDefault="00126224" w:rsidP="00860D35">
            <w:pPr>
              <w:jc w:val="center"/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rain</w:t>
            </w:r>
          </w:p>
        </w:tc>
        <w:tc>
          <w:tcPr>
            <w:tcW w:w="3831" w:type="dxa"/>
            <w:tcBorders>
              <w:bottom w:val="double" w:sz="4" w:space="0" w:color="000000"/>
            </w:tcBorders>
            <w:vAlign w:val="center"/>
          </w:tcPr>
          <w:p w14:paraId="006C024A" w14:textId="77777777" w:rsidR="00126224" w:rsidRPr="004F3923" w:rsidRDefault="00126224" w:rsidP="00860D35">
            <w:pPr>
              <w:jc w:val="center"/>
              <w:outlineLvl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enotype</w:t>
            </w:r>
          </w:p>
        </w:tc>
        <w:tc>
          <w:tcPr>
            <w:tcW w:w="3150" w:type="dxa"/>
            <w:tcBorders>
              <w:bottom w:val="double" w:sz="4" w:space="0" w:color="000000"/>
            </w:tcBorders>
            <w:vAlign w:val="center"/>
          </w:tcPr>
          <w:p w14:paraId="4AA074D9" w14:textId="715783A4" w:rsidR="00126224" w:rsidRPr="004F3923" w:rsidRDefault="00126224" w:rsidP="00021D6E">
            <w:pPr>
              <w:jc w:val="center"/>
              <w:outlineLvl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ransgene</w:t>
            </w:r>
            <w:r w:rsidR="00F407C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/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lele description</w:t>
            </w:r>
            <w:r w:rsidR="00F407C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  <w:tcBorders>
              <w:bottom w:val="double" w:sz="4" w:space="0" w:color="000000"/>
            </w:tcBorders>
            <w:vAlign w:val="center"/>
          </w:tcPr>
          <w:p w14:paraId="08AF89DE" w14:textId="4562101B" w:rsidR="00126224" w:rsidRPr="004F3923" w:rsidRDefault="00021D6E" w:rsidP="00860D35">
            <w:pPr>
              <w:jc w:val="center"/>
              <w:outlineLvl w:val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bserved results</w:t>
            </w:r>
          </w:p>
        </w:tc>
      </w:tr>
      <w:tr w:rsidR="00126224" w14:paraId="6DAB0072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uble" w:sz="4" w:space="0" w:color="000000"/>
            </w:tcBorders>
          </w:tcPr>
          <w:p w14:paraId="718EA3A3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2</w:t>
            </w:r>
          </w:p>
        </w:tc>
        <w:tc>
          <w:tcPr>
            <w:tcW w:w="3831" w:type="dxa"/>
            <w:tcBorders>
              <w:top w:val="double" w:sz="4" w:space="0" w:color="000000"/>
            </w:tcBorders>
          </w:tcPr>
          <w:p w14:paraId="082885B3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+</w:t>
            </w:r>
          </w:p>
        </w:tc>
        <w:tc>
          <w:tcPr>
            <w:tcW w:w="3150" w:type="dxa"/>
            <w:tcBorders>
              <w:top w:val="double" w:sz="4" w:space="0" w:color="000000"/>
            </w:tcBorders>
          </w:tcPr>
          <w:p w14:paraId="159DE3A5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RRID:CGC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_N2</w:t>
            </w:r>
          </w:p>
        </w:tc>
        <w:tc>
          <w:tcPr>
            <w:tcW w:w="1710" w:type="dxa"/>
            <w:tcBorders>
              <w:top w:val="double" w:sz="4" w:space="0" w:color="000000"/>
            </w:tcBorders>
          </w:tcPr>
          <w:p w14:paraId="6532EC95" w14:textId="5E10BA71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126224" w14:paraId="4567B7F0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43CF9F8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T6241</w:t>
            </w:r>
          </w:p>
        </w:tc>
        <w:tc>
          <w:tcPr>
            <w:tcW w:w="3831" w:type="dxa"/>
          </w:tcPr>
          <w:p w14:paraId="424E6FF1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56294A04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925A, V309M, also see Supplemental Table S2</w:t>
            </w:r>
          </w:p>
        </w:tc>
        <w:tc>
          <w:tcPr>
            <w:tcW w:w="1710" w:type="dxa"/>
          </w:tcPr>
          <w:p w14:paraId="090950A6" w14:textId="65043CD6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126224" w14:paraId="67F9C2FE" w14:textId="77777777" w:rsidTr="005C3A89">
        <w:trPr>
          <w:trHeight w:val="8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7083E8A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2197</w:t>
            </w:r>
          </w:p>
        </w:tc>
        <w:tc>
          <w:tcPr>
            <w:tcW w:w="3831" w:type="dxa"/>
          </w:tcPr>
          <w:p w14:paraId="5254117E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I</w:t>
            </w:r>
          </w:p>
        </w:tc>
        <w:tc>
          <w:tcPr>
            <w:tcW w:w="3150" w:type="dxa"/>
          </w:tcPr>
          <w:p w14:paraId="7E2FF50C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722A, C130Y, also see Supplemental Table S2</w:t>
            </w:r>
          </w:p>
        </w:tc>
        <w:tc>
          <w:tcPr>
            <w:tcW w:w="1710" w:type="dxa"/>
          </w:tcPr>
          <w:p w14:paraId="10D8CB3E" w14:textId="07C364C2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60D35" w14:paraId="14F4D56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1911956" w14:textId="629C4871" w:rsidR="00860D35" w:rsidRPr="005C3A89" w:rsidRDefault="00353C7E" w:rsidP="00860D35">
            <w:pPr>
              <w:outlineLvl w:val="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353C7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494</w:t>
            </w:r>
          </w:p>
        </w:tc>
        <w:tc>
          <w:tcPr>
            <w:tcW w:w="3831" w:type="dxa"/>
          </w:tcPr>
          <w:p w14:paraId="5685B156" w14:textId="682C451E" w:rsidR="00860D35" w:rsidRPr="00F407CE" w:rsidRDefault="00860D3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</w:pPr>
            <w:r w:rsidRPr="00353C7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353C7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F407CE"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F407C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840</w:t>
            </w:r>
            <w:r w:rsidRPr="00F407CE"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  <w:r w:rsidRPr="00F407C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F407CE"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II</w:t>
            </w:r>
          </w:p>
        </w:tc>
        <w:tc>
          <w:tcPr>
            <w:tcW w:w="3150" w:type="dxa"/>
          </w:tcPr>
          <w:p w14:paraId="61F119D0" w14:textId="03F0C130" w:rsidR="00860D35" w:rsidRPr="00F407CE" w:rsidRDefault="00C7624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407C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713A C714T</w:t>
            </w:r>
            <w:r w:rsidR="00E70DCC" w:rsidRPr="00F407C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, C127Y</w:t>
            </w:r>
          </w:p>
        </w:tc>
        <w:tc>
          <w:tcPr>
            <w:tcW w:w="1710" w:type="dxa"/>
          </w:tcPr>
          <w:p w14:paraId="79783E24" w14:textId="6CCC6AE5" w:rsidR="00860D35" w:rsidRPr="00F407CE" w:rsidRDefault="00860D35" w:rsidP="00E70DCC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</w:p>
        </w:tc>
      </w:tr>
      <w:tr w:rsidR="00126224" w14:paraId="0A97406A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3BA7053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1759</w:t>
            </w:r>
          </w:p>
        </w:tc>
        <w:tc>
          <w:tcPr>
            <w:tcW w:w="3831" w:type="dxa"/>
          </w:tcPr>
          <w:p w14:paraId="52740920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488EFCE5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3088C917" w14:textId="5A7868F0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60D35" w14:paraId="2127A1D0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5CF2D59" w14:textId="2093F457" w:rsidR="00860D35" w:rsidRPr="005C3A89" w:rsidRDefault="00353C7E" w:rsidP="00860D35">
            <w:pPr>
              <w:outlineLvl w:val="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353C7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495</w:t>
            </w:r>
          </w:p>
        </w:tc>
        <w:tc>
          <w:tcPr>
            <w:tcW w:w="3831" w:type="dxa"/>
          </w:tcPr>
          <w:p w14:paraId="380B9815" w14:textId="213412FA" w:rsidR="00860D35" w:rsidRPr="00F407CE" w:rsidRDefault="00860D3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353C7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353C7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353C7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F407C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840</w:t>
            </w:r>
            <w:r w:rsidRPr="00F407C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; </w:t>
            </w:r>
            <w:r w:rsidRPr="00F407C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F407C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F407C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F407CE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2FD634EC" w14:textId="77777777" w:rsidR="00860D35" w:rsidRPr="00F407CE" w:rsidRDefault="00860D3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</w:tcPr>
          <w:p w14:paraId="47B90CAA" w14:textId="42A5CB5F" w:rsidR="00860D35" w:rsidRPr="002D7FCA" w:rsidRDefault="00860D35" w:rsidP="00E70DCC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</w:p>
        </w:tc>
      </w:tr>
      <w:tr w:rsidR="00126224" w14:paraId="53944D40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78ED9CE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2974</w:t>
            </w:r>
          </w:p>
        </w:tc>
        <w:tc>
          <w:tcPr>
            <w:tcW w:w="3831" w:type="dxa"/>
          </w:tcPr>
          <w:p w14:paraId="6E468F9F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32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/ mnC1 II</w:t>
            </w:r>
          </w:p>
        </w:tc>
        <w:tc>
          <w:tcPr>
            <w:tcW w:w="3150" w:type="dxa"/>
          </w:tcPr>
          <w:p w14:paraId="2400B429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32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s a 19bp deletion of </w:t>
            </w:r>
            <w:proofErr w:type="spell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ts</w:t>
            </w:r>
            <w:proofErr w:type="spell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554-572, see Supplemental Table S2</w:t>
            </w:r>
          </w:p>
        </w:tc>
        <w:tc>
          <w:tcPr>
            <w:tcW w:w="1710" w:type="dxa"/>
          </w:tcPr>
          <w:p w14:paraId="4A0C43DD" w14:textId="73661AC9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126224" w14:paraId="7D882CF7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B647387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2976</w:t>
            </w:r>
          </w:p>
        </w:tc>
        <w:tc>
          <w:tcPr>
            <w:tcW w:w="3831" w:type="dxa"/>
          </w:tcPr>
          <w:p w14:paraId="57B0F5BB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015</w:t>
            </w:r>
          </w:p>
        </w:tc>
        <w:tc>
          <w:tcPr>
            <w:tcW w:w="3150" w:type="dxa"/>
          </w:tcPr>
          <w:p w14:paraId="3ACFF228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5689BF99" w14:textId="2F1E7DD1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126224" w14:paraId="60D5D7B2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C31FE82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2977</w:t>
            </w:r>
          </w:p>
        </w:tc>
        <w:tc>
          <w:tcPr>
            <w:tcW w:w="3831" w:type="dxa"/>
          </w:tcPr>
          <w:p w14:paraId="54FDA7F4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016</w:t>
            </w:r>
          </w:p>
        </w:tc>
        <w:tc>
          <w:tcPr>
            <w:tcW w:w="3150" w:type="dxa"/>
          </w:tcPr>
          <w:p w14:paraId="222116AE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6A6FDF49" w14:textId="3FCD8AE0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126224" w14:paraId="7DC2B443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6C0C240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125</w:t>
            </w:r>
          </w:p>
        </w:tc>
        <w:tc>
          <w:tcPr>
            <w:tcW w:w="3831" w:type="dxa"/>
          </w:tcPr>
          <w:p w14:paraId="2BE8CB05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045</w:t>
            </w:r>
          </w:p>
        </w:tc>
        <w:tc>
          <w:tcPr>
            <w:tcW w:w="3150" w:type="dxa"/>
          </w:tcPr>
          <w:p w14:paraId="1CC15A62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40B513BB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5DDD249F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18A6B8C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126</w:t>
            </w:r>
          </w:p>
        </w:tc>
        <w:tc>
          <w:tcPr>
            <w:tcW w:w="3831" w:type="dxa"/>
          </w:tcPr>
          <w:p w14:paraId="264CA16B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046</w:t>
            </w:r>
          </w:p>
        </w:tc>
        <w:tc>
          <w:tcPr>
            <w:tcW w:w="3150" w:type="dxa"/>
          </w:tcPr>
          <w:p w14:paraId="64D94B41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7F28DE17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2996C954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7D2C2CE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2980</w:t>
            </w:r>
          </w:p>
        </w:tc>
        <w:tc>
          <w:tcPr>
            <w:tcW w:w="3831" w:type="dxa"/>
          </w:tcPr>
          <w:p w14:paraId="3B88008C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019</w:t>
            </w:r>
          </w:p>
        </w:tc>
        <w:tc>
          <w:tcPr>
            <w:tcW w:w="3150" w:type="dxa"/>
          </w:tcPr>
          <w:p w14:paraId="6B89DF09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233E56DB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2FD5147B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8B67715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2981</w:t>
            </w:r>
          </w:p>
        </w:tc>
        <w:tc>
          <w:tcPr>
            <w:tcW w:w="3831" w:type="dxa"/>
          </w:tcPr>
          <w:p w14:paraId="2B0312C2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020</w:t>
            </w:r>
          </w:p>
        </w:tc>
        <w:tc>
          <w:tcPr>
            <w:tcW w:w="3150" w:type="dxa"/>
          </w:tcPr>
          <w:p w14:paraId="2FF363CF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2748D30B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1FCC090C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C7F711A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791</w:t>
            </w:r>
          </w:p>
        </w:tc>
        <w:tc>
          <w:tcPr>
            <w:tcW w:w="3831" w:type="dxa"/>
          </w:tcPr>
          <w:p w14:paraId="6022B1AF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439</w:t>
            </w:r>
          </w:p>
        </w:tc>
        <w:tc>
          <w:tcPr>
            <w:tcW w:w="3150" w:type="dxa"/>
          </w:tcPr>
          <w:p w14:paraId="2E076C1A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6DCB0001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5A7A0379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183CD60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880</w:t>
            </w:r>
          </w:p>
        </w:tc>
        <w:tc>
          <w:tcPr>
            <w:tcW w:w="3831" w:type="dxa"/>
          </w:tcPr>
          <w:p w14:paraId="686AC8AB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440</w:t>
            </w:r>
          </w:p>
        </w:tc>
        <w:tc>
          <w:tcPr>
            <w:tcW w:w="3150" w:type="dxa"/>
          </w:tcPr>
          <w:p w14:paraId="63A13E6E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3BE4FAE5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0BED4F2F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5E42275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2982</w:t>
            </w:r>
          </w:p>
        </w:tc>
        <w:tc>
          <w:tcPr>
            <w:tcW w:w="3831" w:type="dxa"/>
          </w:tcPr>
          <w:p w14:paraId="6C0AB2C0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; 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021</w:t>
            </w:r>
          </w:p>
        </w:tc>
        <w:tc>
          <w:tcPr>
            <w:tcW w:w="3150" w:type="dxa"/>
          </w:tcPr>
          <w:p w14:paraId="71785E31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31C2741D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226A54F0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A037EF7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2983</w:t>
            </w:r>
          </w:p>
        </w:tc>
        <w:tc>
          <w:tcPr>
            <w:tcW w:w="3831" w:type="dxa"/>
          </w:tcPr>
          <w:p w14:paraId="632A88BE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022</w:t>
            </w:r>
          </w:p>
        </w:tc>
        <w:tc>
          <w:tcPr>
            <w:tcW w:w="3150" w:type="dxa"/>
          </w:tcPr>
          <w:p w14:paraId="71CCD802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5A87AFA6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081DBA8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44948A9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881</w:t>
            </w:r>
          </w:p>
        </w:tc>
        <w:tc>
          <w:tcPr>
            <w:tcW w:w="3831" w:type="dxa"/>
          </w:tcPr>
          <w:p w14:paraId="6A75748D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8062</w:t>
            </w:r>
          </w:p>
        </w:tc>
        <w:tc>
          <w:tcPr>
            <w:tcW w:w="3150" w:type="dxa"/>
          </w:tcPr>
          <w:p w14:paraId="37053A69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5E9EAB47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0F4E169A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789B0EB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882</w:t>
            </w:r>
          </w:p>
        </w:tc>
        <w:tc>
          <w:tcPr>
            <w:tcW w:w="3831" w:type="dxa"/>
          </w:tcPr>
          <w:p w14:paraId="78552C71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8063</w:t>
            </w:r>
          </w:p>
        </w:tc>
        <w:tc>
          <w:tcPr>
            <w:tcW w:w="3150" w:type="dxa"/>
          </w:tcPr>
          <w:p w14:paraId="7696DBAA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14760943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77290BCA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1C5BB75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310</w:t>
            </w:r>
          </w:p>
        </w:tc>
        <w:tc>
          <w:tcPr>
            <w:tcW w:w="3831" w:type="dxa"/>
          </w:tcPr>
          <w:p w14:paraId="59B5431B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32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/ mnC1 I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19DC4737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32A4CBBE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21F03926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CB6476E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5714</w:t>
            </w:r>
          </w:p>
        </w:tc>
        <w:tc>
          <w:tcPr>
            <w:tcW w:w="3831" w:type="dxa"/>
          </w:tcPr>
          <w:p w14:paraId="77DF3B52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/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eif-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32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I</w:t>
            </w:r>
          </w:p>
        </w:tc>
        <w:tc>
          <w:tcPr>
            <w:tcW w:w="3150" w:type="dxa"/>
          </w:tcPr>
          <w:p w14:paraId="49F3BC70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2690F413" w14:textId="57A43082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A45A21" w14:paraId="439399CB" w14:textId="77777777" w:rsidTr="002D7F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9A529FD" w14:textId="107FE574" w:rsidR="00A45A21" w:rsidRPr="004F3923" w:rsidRDefault="00A45A21" w:rsidP="00860D35">
            <w:pPr>
              <w:outlineLvl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828</w:t>
            </w:r>
          </w:p>
        </w:tc>
        <w:tc>
          <w:tcPr>
            <w:tcW w:w="3831" w:type="dxa"/>
          </w:tcPr>
          <w:p w14:paraId="5048B7BC" w14:textId="788219A9" w:rsidR="00A45A21" w:rsidRPr="004F3923" w:rsidRDefault="00A45A21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/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eif-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32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I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; </w:t>
            </w:r>
            <w:r w:rsidRPr="005C3A89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5C3A89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n2420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10BD85A3" w14:textId="77777777" w:rsidR="00A45A21" w:rsidRPr="004F3923" w:rsidRDefault="00A45A21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</w:tcPr>
          <w:p w14:paraId="51BC65A0" w14:textId="77777777" w:rsidR="00A45A21" w:rsidRPr="004F3923" w:rsidRDefault="00A45A21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126224" w14:paraId="45EA8EDC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7CD1BC8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4063</w:t>
            </w:r>
          </w:p>
        </w:tc>
        <w:tc>
          <w:tcPr>
            <w:tcW w:w="3831" w:type="dxa"/>
          </w:tcPr>
          <w:p w14:paraId="32AF8B3E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 IV</w:t>
            </w:r>
          </w:p>
        </w:tc>
        <w:tc>
          <w:tcPr>
            <w:tcW w:w="3150" w:type="dxa"/>
          </w:tcPr>
          <w:p w14:paraId="137D9D39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55054310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4122E357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27763CA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4079</w:t>
            </w:r>
          </w:p>
        </w:tc>
        <w:tc>
          <w:tcPr>
            <w:tcW w:w="3831" w:type="dxa"/>
          </w:tcPr>
          <w:p w14:paraId="493C1C5E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32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/ mnC1 II ; 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 IV</w:t>
            </w:r>
          </w:p>
        </w:tc>
        <w:tc>
          <w:tcPr>
            <w:tcW w:w="3150" w:type="dxa"/>
          </w:tcPr>
          <w:p w14:paraId="22190FC7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367EFFAA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1E2771B2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2785E7D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4729</w:t>
            </w:r>
          </w:p>
        </w:tc>
        <w:tc>
          <w:tcPr>
            <w:tcW w:w="3831" w:type="dxa"/>
          </w:tcPr>
          <w:p w14:paraId="0ECDD21B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0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V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0902107B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2F3EFAC7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FB0CE3" w14:paraId="750590E9" w14:textId="77777777" w:rsidTr="002D7F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1B8A9F2" w14:textId="54C1C2B5" w:rsidR="00FB0CE3" w:rsidRPr="004F3923" w:rsidRDefault="00986E72" w:rsidP="00860D35">
            <w:pPr>
              <w:outlineLvl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07</w:t>
            </w:r>
          </w:p>
        </w:tc>
        <w:tc>
          <w:tcPr>
            <w:tcW w:w="3831" w:type="dxa"/>
          </w:tcPr>
          <w:p w14:paraId="245C54D4" w14:textId="51BEA500" w:rsidR="00FB0CE3" w:rsidRPr="004F3923" w:rsidRDefault="00FB0CE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(ju807) I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0 IV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052EFE10" w14:textId="77777777" w:rsidR="00FB0CE3" w:rsidRPr="004F3923" w:rsidRDefault="00FB0CE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</w:tcPr>
          <w:p w14:paraId="76D56EB8" w14:textId="77777777" w:rsidR="00FB0CE3" w:rsidRPr="004F3923" w:rsidRDefault="00FB0CE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126224" w14:paraId="335F0FC1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A41857D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4651</w:t>
            </w:r>
          </w:p>
        </w:tc>
        <w:tc>
          <w:tcPr>
            <w:tcW w:w="3831" w:type="dxa"/>
          </w:tcPr>
          <w:p w14:paraId="6EAB05B7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31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V</w:t>
            </w:r>
          </w:p>
        </w:tc>
        <w:tc>
          <w:tcPr>
            <w:tcW w:w="3150" w:type="dxa"/>
          </w:tcPr>
          <w:p w14:paraId="3207409B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5B464F5A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126224" w14:paraId="749E163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0EC33B5" w14:textId="77777777" w:rsidR="00126224" w:rsidRPr="004F3923" w:rsidRDefault="00126224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4652</w:t>
            </w:r>
          </w:p>
        </w:tc>
        <w:tc>
          <w:tcPr>
            <w:tcW w:w="3831" w:type="dxa"/>
          </w:tcPr>
          <w:p w14:paraId="6088835D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juSi331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V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7024741A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41870A2C" w14:textId="77777777" w:rsidR="00126224" w:rsidRPr="004F3923" w:rsidRDefault="00126224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2D7FCA" w14:paraId="7366DCAD" w14:textId="77777777" w:rsidTr="002D7F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5BEAB5E" w14:textId="2F14C155" w:rsidR="002D7FCA" w:rsidRPr="004F3923" w:rsidRDefault="00417E3D" w:rsidP="00860D35">
            <w:pPr>
              <w:outlineLvl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497</w:t>
            </w:r>
          </w:p>
        </w:tc>
        <w:tc>
          <w:tcPr>
            <w:tcW w:w="3831" w:type="dxa"/>
          </w:tcPr>
          <w:p w14:paraId="3EC1027A" w14:textId="4EBBE776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32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/ mnC1 II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juSi331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V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; </w:t>
            </w:r>
            <w:r w:rsidRPr="002D7FCA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5C3A89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n2420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0D88C72F" w14:textId="77777777" w:rsidR="002D7FCA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710" w:type="dxa"/>
          </w:tcPr>
          <w:p w14:paraId="534E06C7" w14:textId="77777777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</w:tr>
      <w:tr w:rsidR="002D7FCA" w14:paraId="3FD04A94" w14:textId="77777777" w:rsidTr="002D7FC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EE0CB29" w14:textId="5B00E4DD" w:rsidR="002D7FCA" w:rsidRPr="004F3923" w:rsidRDefault="002D7FCA" w:rsidP="00860D35">
            <w:pPr>
              <w:outlineLvl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CZ631</w:t>
            </w:r>
          </w:p>
        </w:tc>
        <w:tc>
          <w:tcPr>
            <w:tcW w:w="3831" w:type="dxa"/>
          </w:tcPr>
          <w:p w14:paraId="50DEB5B7" w14:textId="4C58D27E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Is14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V</w:t>
            </w:r>
          </w:p>
        </w:tc>
        <w:tc>
          <w:tcPr>
            <w:tcW w:w="3150" w:type="dxa"/>
          </w:tcPr>
          <w:p w14:paraId="0AEE14CF" w14:textId="06900E4F" w:rsidR="002D7FCA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IYWxsYW08L0F1dGhvcj48WWVhcj4yMDAwPC9ZZWFyPjxS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IYWxsYW08L0F1dGhvcj48WWVhcj4yMDAwPC9ZZWFyPjxS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21" w:tooltip="Hallam, 2000 #97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Hallam et al. 2000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6AA10F2E" w14:textId="5F819AB4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2D7FCA" w14:paraId="7854AAA5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FC7532F" w14:textId="765B572F" w:rsidR="002D7FCA" w:rsidRPr="004F3923" w:rsidRDefault="002D7FCA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4161</w:t>
            </w:r>
          </w:p>
        </w:tc>
        <w:tc>
          <w:tcPr>
            <w:tcW w:w="3831" w:type="dxa"/>
          </w:tcPr>
          <w:p w14:paraId="4CCF2131" w14:textId="30DCC493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juIs14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V</w:t>
            </w:r>
          </w:p>
        </w:tc>
        <w:tc>
          <w:tcPr>
            <w:tcW w:w="3150" w:type="dxa"/>
          </w:tcPr>
          <w:p w14:paraId="41393D07" w14:textId="3A5CDB42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4BE7026B" w14:textId="147EC8DB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2D7FCA" w14:paraId="3AC74E1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3236BBC" w14:textId="27011300" w:rsidR="002D7FCA" w:rsidRPr="004F3923" w:rsidRDefault="002D7FCA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5808</w:t>
            </w:r>
          </w:p>
        </w:tc>
        <w:tc>
          <w:tcPr>
            <w:tcW w:w="3831" w:type="dxa"/>
          </w:tcPr>
          <w:p w14:paraId="60E8E56F" w14:textId="6E712F56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Is14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V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61B6C0DE" w14:textId="20895F07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3B11F3EB" w14:textId="554DDD2A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2D7FCA" w14:paraId="2976FEA1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B0BD2C0" w14:textId="21D166A0" w:rsidR="002D7FCA" w:rsidRPr="004F3923" w:rsidRDefault="002D7FCA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8905</w:t>
            </w:r>
          </w:p>
        </w:tc>
        <w:tc>
          <w:tcPr>
            <w:tcW w:w="3831" w:type="dxa"/>
          </w:tcPr>
          <w:p w14:paraId="5FA0D608" w14:textId="2DEC3A4B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 ; juIs14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V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383FD948" w14:textId="3EE560ED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047F79F9" w14:textId="0440E996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2D7FCA" w14:paraId="7F1DCB3A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51330AB" w14:textId="4A4A09C3" w:rsidR="002D7FCA" w:rsidRPr="004F3923" w:rsidRDefault="002D7FCA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KP2229</w:t>
            </w:r>
          </w:p>
        </w:tc>
        <w:tc>
          <w:tcPr>
            <w:tcW w:w="3831" w:type="dxa"/>
          </w:tcPr>
          <w:p w14:paraId="5C3EE337" w14:textId="6B8B43C3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uIs94</w:t>
            </w:r>
          </w:p>
        </w:tc>
        <w:tc>
          <w:tcPr>
            <w:tcW w:w="3150" w:type="dxa"/>
          </w:tcPr>
          <w:p w14:paraId="739F9FAD" w14:textId="77207BFD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Dittman&lt;/Author&gt;&lt;Year&gt;2006&lt;/Year&gt;&lt;RecNum&gt;98&lt;/RecNum&gt;&lt;DisplayText&gt;(Dittman and Kaplan 2006)&lt;/DisplayText&gt;&lt;record&gt;&lt;rec-number&gt;98&lt;/rec-number&gt;&lt;foreign-keys&gt;&lt;key app="EN" db-id="509sp05vv9faeae55d1px02702pd2apez550" timestamp="1613500514"&gt;98&lt;/key&gt;&lt;/foreign-keys&gt;&lt;ref-type name="Journal Article"&gt;17&lt;/ref-type&gt;&lt;contributors&gt;&lt;authors&gt;&lt;author&gt;Dittman, J. S.&lt;/author&gt;&lt;author&gt;Kaplan, J. M.&lt;/author&gt;&lt;/authors&gt;&lt;/contributors&gt;&lt;auth-address&gt;Department of Molecular Biology, Massachusetts General Hospital, Boston, MA 02114, USA.&lt;/auth-address&gt;&lt;titles&gt;&lt;title&gt;Factors regulating the abundance and localization of synaptobrevin in the plasma membrane&lt;/title&gt;&lt;secondary-title&gt;Proc Natl Acad Sci U S A&lt;/secondary-title&gt;&lt;/titles&gt;&lt;periodical&gt;&lt;full-title&gt;Proc Natl Acad Sci U S A&lt;/full-title&gt;&lt;/periodical&gt;&lt;pages&gt;11399-404&lt;/pages&gt;&lt;volume&gt;103&lt;/volume&gt;&lt;number&gt;30&lt;/number&gt;&lt;edition&gt;2006/07/18&lt;/edition&gt;&lt;keywords&gt;&lt;keyword&gt;Animals&lt;/keyword&gt;&lt;keyword&gt;Axons/metabolism&lt;/keyword&gt;&lt;keyword&gt;Caenorhabditis elegans&lt;/keyword&gt;&lt;keyword&gt;Cell Membrane/*metabolism&lt;/keyword&gt;&lt;keyword&gt;Clathrin/metabolism&lt;/keyword&gt;&lt;keyword&gt;Exocytosis&lt;/keyword&gt;&lt;keyword&gt;*Gene Expression Regulation&lt;/keyword&gt;&lt;keyword&gt;Green Fluorescent Proteins/metabolism&lt;/keyword&gt;&lt;keyword&gt;Hydrogen-Ion Concentration&lt;/keyword&gt;&lt;keyword&gt;Monomeric Clathrin Assembly Proteins/metabolism&lt;/keyword&gt;&lt;keyword&gt;Motor Neurons/*metabolism&lt;/keyword&gt;&lt;keyword&gt;Mutation&lt;/keyword&gt;&lt;keyword&gt;Nerve Tissue Proteins/metabolism&lt;/keyword&gt;&lt;keyword&gt;R-SNARE Proteins/metabolism/*physiology&lt;/keyword&gt;&lt;/keywords&gt;&lt;dates&gt;&lt;year&gt;2006&lt;/year&gt;&lt;pub-dates&gt;&lt;date&gt;Jul 25&lt;/date&gt;&lt;/pub-dates&gt;&lt;/dates&gt;&lt;isbn&gt;0027-8424 (Print)&amp;#xD;0027-8424 (Linking)&lt;/isbn&gt;&lt;accession-num&gt;16844789&lt;/accession-num&gt;&lt;urls&gt;&lt;related-urls&gt;&lt;url&gt;https://www.ncbi.nlm.nih.gov/pubmed/16844789&lt;/url&gt;&lt;/related-urls&gt;&lt;/urls&gt;&lt;custom2&gt;PMC1544097&lt;/custom2&gt;&lt;electronic-resource-num&gt;10.1073/pnas.0600784103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15" w:tooltip="Dittman, 2006 #98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Dittman and Kaplan 2006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4DBDA2DD" w14:textId="51207BF0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2D7FCA" w14:paraId="65E55162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50A7332" w14:textId="2DA67823" w:rsidR="002D7FCA" w:rsidRPr="004F3923" w:rsidRDefault="002D7FCA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4021</w:t>
            </w:r>
          </w:p>
        </w:tc>
        <w:tc>
          <w:tcPr>
            <w:tcW w:w="3831" w:type="dxa"/>
          </w:tcPr>
          <w:p w14:paraId="6CF21A35" w14:textId="6637ED44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I ;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nuIs94</w:t>
            </w:r>
          </w:p>
        </w:tc>
        <w:tc>
          <w:tcPr>
            <w:tcW w:w="3150" w:type="dxa"/>
          </w:tcPr>
          <w:p w14:paraId="1EE44350" w14:textId="3EB2E817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35F728CF" w14:textId="4008965E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2D7FCA" w14:paraId="01C2294E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97001AE" w14:textId="790E6A4E" w:rsidR="002D7FCA" w:rsidRPr="004F3923" w:rsidRDefault="002D7FCA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5815</w:t>
            </w:r>
          </w:p>
        </w:tc>
        <w:tc>
          <w:tcPr>
            <w:tcW w:w="3831" w:type="dxa"/>
          </w:tcPr>
          <w:p w14:paraId="48FD4B53" w14:textId="6400678D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nuIs94</w:t>
            </w:r>
          </w:p>
        </w:tc>
        <w:tc>
          <w:tcPr>
            <w:tcW w:w="3150" w:type="dxa"/>
          </w:tcPr>
          <w:p w14:paraId="383F8432" w14:textId="2C6115D6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77BF5238" w14:textId="55058251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2D7FCA" w14:paraId="409364F7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0B74BAA" w14:textId="7B6D21B2" w:rsidR="002D7FCA" w:rsidRPr="004F3923" w:rsidRDefault="002D7FCA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4021</w:t>
            </w:r>
          </w:p>
        </w:tc>
        <w:tc>
          <w:tcPr>
            <w:tcW w:w="3831" w:type="dxa"/>
          </w:tcPr>
          <w:p w14:paraId="62DE6052" w14:textId="752B7B64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I ;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n2420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X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;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nuIs94</w:t>
            </w:r>
          </w:p>
        </w:tc>
        <w:tc>
          <w:tcPr>
            <w:tcW w:w="3150" w:type="dxa"/>
          </w:tcPr>
          <w:p w14:paraId="0822170A" w14:textId="7AA066F9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1EDA87AB" w14:textId="4193EAD4" w:rsidR="002D7FCA" w:rsidRPr="004F3923" w:rsidRDefault="002D7FCA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6AC1EFA0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1953A42" w14:textId="48BA853E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434</w:t>
            </w:r>
          </w:p>
        </w:tc>
        <w:tc>
          <w:tcPr>
            <w:tcW w:w="3831" w:type="dxa"/>
          </w:tcPr>
          <w:p w14:paraId="04E8F0B7" w14:textId="47D3236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E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ok26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 / hT2 I, III ;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77673DF8" w14:textId="22005F1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</w:t>
            </w:r>
          </w:p>
        </w:tc>
        <w:tc>
          <w:tcPr>
            <w:tcW w:w="1710" w:type="dxa"/>
          </w:tcPr>
          <w:p w14:paraId="4EC15AB7" w14:textId="66C711A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70B0BFD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D12C277" w14:textId="34B1B595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433</w:t>
            </w:r>
          </w:p>
        </w:tc>
        <w:tc>
          <w:tcPr>
            <w:tcW w:w="3831" w:type="dxa"/>
          </w:tcPr>
          <w:p w14:paraId="43BB13F1" w14:textId="4D84899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E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ok26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 / hT2 I, III ;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I ;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n2420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</w:t>
            </w:r>
          </w:p>
        </w:tc>
        <w:tc>
          <w:tcPr>
            <w:tcW w:w="3150" w:type="dxa"/>
          </w:tcPr>
          <w:p w14:paraId="7AF8CDAD" w14:textId="51DE633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</w:t>
            </w:r>
          </w:p>
        </w:tc>
        <w:tc>
          <w:tcPr>
            <w:tcW w:w="1710" w:type="dxa"/>
          </w:tcPr>
          <w:p w14:paraId="35F770D7" w14:textId="69310A7A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5F528924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7BCB635" w14:textId="20A52E2F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435</w:t>
            </w:r>
          </w:p>
        </w:tc>
        <w:tc>
          <w:tcPr>
            <w:tcW w:w="3831" w:type="dxa"/>
          </w:tcPr>
          <w:p w14:paraId="2DA6E918" w14:textId="4AB5428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H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ok135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/ hT2 I,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II ;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77490F63" w14:textId="08BF6C5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</w:t>
            </w:r>
          </w:p>
        </w:tc>
        <w:tc>
          <w:tcPr>
            <w:tcW w:w="1710" w:type="dxa"/>
          </w:tcPr>
          <w:p w14:paraId="48E048B8" w14:textId="5A87B8B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20B4497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C642329" w14:textId="72C114BC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436</w:t>
            </w:r>
          </w:p>
        </w:tc>
        <w:tc>
          <w:tcPr>
            <w:tcW w:w="3831" w:type="dxa"/>
          </w:tcPr>
          <w:p w14:paraId="28A5CA1E" w14:textId="22E91F11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H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ok135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/ hT2 I,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II ;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I ;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n2420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</w:t>
            </w:r>
          </w:p>
        </w:tc>
        <w:tc>
          <w:tcPr>
            <w:tcW w:w="3150" w:type="dxa"/>
          </w:tcPr>
          <w:p w14:paraId="7B479BDD" w14:textId="594C4E7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</w:t>
            </w:r>
          </w:p>
        </w:tc>
        <w:tc>
          <w:tcPr>
            <w:tcW w:w="1710" w:type="dxa"/>
          </w:tcPr>
          <w:p w14:paraId="05336B9E" w14:textId="5D866EA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00850B69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F73357E" w14:textId="30AA64CE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12338</w:t>
            </w:r>
          </w:p>
        </w:tc>
        <w:tc>
          <w:tcPr>
            <w:tcW w:w="3831" w:type="dxa"/>
          </w:tcPr>
          <w:p w14:paraId="41D805C1" w14:textId="12EFB1CD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oxSi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 IV</w:t>
            </w:r>
          </w:p>
        </w:tc>
        <w:tc>
          <w:tcPr>
            <w:tcW w:w="3150" w:type="dxa"/>
          </w:tcPr>
          <w:p w14:paraId="176194EF" w14:textId="50953E7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RaTwvQXV0aG9yPjxZZWFyPjIwMTM8L1llYXI+PFJlY051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RaTwvQXV0aG9yPjxZZWFyPjIwMTM8L1llYXI+PFJlY051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52" w:tooltip="Qi, 2013 #30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Qi et al. 2013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4F3923" w:rsidDel="00F12A92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</w:tcPr>
          <w:p w14:paraId="159B43CF" w14:textId="094F971F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25182B15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B1358E5" w14:textId="7A87046F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854</w:t>
            </w:r>
          </w:p>
        </w:tc>
        <w:tc>
          <w:tcPr>
            <w:tcW w:w="3831" w:type="dxa"/>
          </w:tcPr>
          <w:p w14:paraId="004600F2" w14:textId="3A9077A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(ju807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I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; oxSi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 IV</w:t>
            </w:r>
          </w:p>
        </w:tc>
        <w:tc>
          <w:tcPr>
            <w:tcW w:w="3150" w:type="dxa"/>
          </w:tcPr>
          <w:p w14:paraId="189EE1ED" w14:textId="7F3AEC2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224DFE0E" w14:textId="4D65384F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1B37B59C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B399DA5" w14:textId="59746841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203</w:t>
            </w:r>
          </w:p>
        </w:tc>
        <w:tc>
          <w:tcPr>
            <w:tcW w:w="3831" w:type="dxa"/>
          </w:tcPr>
          <w:p w14:paraId="5C6194B0" w14:textId="11BF98C1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056</w:t>
            </w:r>
          </w:p>
        </w:tc>
        <w:tc>
          <w:tcPr>
            <w:tcW w:w="3150" w:type="dxa"/>
          </w:tcPr>
          <w:p w14:paraId="2692044C" w14:textId="74F505D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4ABBA1B7" w14:textId="3F2E037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560E2C0A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3EEA21" w14:textId="0727460B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204</w:t>
            </w:r>
          </w:p>
        </w:tc>
        <w:tc>
          <w:tcPr>
            <w:tcW w:w="3831" w:type="dxa"/>
          </w:tcPr>
          <w:p w14:paraId="5FA8C044" w14:textId="66F83FA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057</w:t>
            </w:r>
          </w:p>
        </w:tc>
        <w:tc>
          <w:tcPr>
            <w:tcW w:w="3150" w:type="dxa"/>
          </w:tcPr>
          <w:p w14:paraId="67E4C718" w14:textId="47EE2757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4EB6CE1E" w14:textId="6346F09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742DE71B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8BC5EFC" w14:textId="3D7F79F3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52</w:t>
            </w:r>
          </w:p>
        </w:tc>
        <w:tc>
          <w:tcPr>
            <w:tcW w:w="3831" w:type="dxa"/>
          </w:tcPr>
          <w:p w14:paraId="6D94E434" w14:textId="74E22EF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j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uEx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8100</w:t>
            </w:r>
          </w:p>
        </w:tc>
        <w:tc>
          <w:tcPr>
            <w:tcW w:w="3150" w:type="dxa"/>
          </w:tcPr>
          <w:p w14:paraId="04038612" w14:textId="6771886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163B18AA" w14:textId="338902A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4042166A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007DD3D" w14:textId="254BCED9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53</w:t>
            </w:r>
          </w:p>
        </w:tc>
        <w:tc>
          <w:tcPr>
            <w:tcW w:w="3831" w:type="dxa"/>
          </w:tcPr>
          <w:p w14:paraId="68BF2C53" w14:textId="229A6C7F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8101</w:t>
            </w:r>
          </w:p>
        </w:tc>
        <w:tc>
          <w:tcPr>
            <w:tcW w:w="3150" w:type="dxa"/>
          </w:tcPr>
          <w:p w14:paraId="09144AB7" w14:textId="71C3360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6A830ACC" w14:textId="2A37E88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000EDB67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262C656" w14:textId="6125FB81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777</w:t>
            </w:r>
          </w:p>
        </w:tc>
        <w:tc>
          <w:tcPr>
            <w:tcW w:w="3831" w:type="dxa"/>
          </w:tcPr>
          <w:p w14:paraId="625FA54F" w14:textId="55A4D35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113</w:t>
            </w:r>
          </w:p>
        </w:tc>
        <w:tc>
          <w:tcPr>
            <w:tcW w:w="3150" w:type="dxa"/>
          </w:tcPr>
          <w:p w14:paraId="0A55C043" w14:textId="2B10F36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16BD87C9" w14:textId="3DDF984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1BFA3E4D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503A66E" w14:textId="46264EB7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304</w:t>
            </w:r>
          </w:p>
        </w:tc>
        <w:tc>
          <w:tcPr>
            <w:tcW w:w="3831" w:type="dxa"/>
          </w:tcPr>
          <w:p w14:paraId="0814A3A8" w14:textId="035CE9B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114</w:t>
            </w:r>
          </w:p>
        </w:tc>
        <w:tc>
          <w:tcPr>
            <w:tcW w:w="3150" w:type="dxa"/>
          </w:tcPr>
          <w:p w14:paraId="1AD70F0B" w14:textId="07B467D7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4768D683" w14:textId="1BB6794A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5EEAE4C2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A34DA39" w14:textId="4AEDAA72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305</w:t>
            </w:r>
          </w:p>
        </w:tc>
        <w:tc>
          <w:tcPr>
            <w:tcW w:w="3831" w:type="dxa"/>
          </w:tcPr>
          <w:p w14:paraId="08A4BD23" w14:textId="08C90E1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7115</w:t>
            </w:r>
          </w:p>
        </w:tc>
        <w:tc>
          <w:tcPr>
            <w:tcW w:w="3150" w:type="dxa"/>
          </w:tcPr>
          <w:p w14:paraId="32F8A7EE" w14:textId="7578F02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084F227E" w14:textId="7D29DBCA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7868463E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456CE06" w14:textId="49A47E2B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066</w:t>
            </w:r>
          </w:p>
        </w:tc>
        <w:tc>
          <w:tcPr>
            <w:tcW w:w="3831" w:type="dxa"/>
          </w:tcPr>
          <w:p w14:paraId="412ABD6E" w14:textId="16412D1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8095</w:t>
            </w:r>
          </w:p>
        </w:tc>
        <w:tc>
          <w:tcPr>
            <w:tcW w:w="3150" w:type="dxa"/>
          </w:tcPr>
          <w:p w14:paraId="1FB20B8A" w14:textId="749365C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0C717A2A" w14:textId="238B60EA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7BB28C4B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35BA013" w14:textId="057D6592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067</w:t>
            </w:r>
          </w:p>
        </w:tc>
        <w:tc>
          <w:tcPr>
            <w:tcW w:w="3831" w:type="dxa"/>
          </w:tcPr>
          <w:p w14:paraId="7D18D3F0" w14:textId="55BF155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8096</w:t>
            </w:r>
          </w:p>
        </w:tc>
        <w:tc>
          <w:tcPr>
            <w:tcW w:w="3150" w:type="dxa"/>
          </w:tcPr>
          <w:p w14:paraId="3C8792A0" w14:textId="77F1B65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3810E874" w14:textId="424F8EF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51C9CB31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BBD1781" w14:textId="2D9A8C9E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057</w:t>
            </w:r>
          </w:p>
        </w:tc>
        <w:tc>
          <w:tcPr>
            <w:tcW w:w="3831" w:type="dxa"/>
          </w:tcPr>
          <w:p w14:paraId="703B65E2" w14:textId="3DE5662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8087</w:t>
            </w:r>
          </w:p>
        </w:tc>
        <w:tc>
          <w:tcPr>
            <w:tcW w:w="3150" w:type="dxa"/>
          </w:tcPr>
          <w:p w14:paraId="31C08DE2" w14:textId="62A5CC4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430FD777" w14:textId="7B5B97A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6DCB2B43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5850445" w14:textId="6790A9BC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058</w:t>
            </w:r>
          </w:p>
        </w:tc>
        <w:tc>
          <w:tcPr>
            <w:tcW w:w="3831" w:type="dxa"/>
          </w:tcPr>
          <w:p w14:paraId="1B01B35F" w14:textId="48785E5F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8088</w:t>
            </w:r>
          </w:p>
        </w:tc>
        <w:tc>
          <w:tcPr>
            <w:tcW w:w="3150" w:type="dxa"/>
          </w:tcPr>
          <w:p w14:paraId="2B4AF0FF" w14:textId="60B26821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750C23ED" w14:textId="5477E5F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21D5A0E3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647A666" w14:textId="7B79C621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064</w:t>
            </w:r>
          </w:p>
        </w:tc>
        <w:tc>
          <w:tcPr>
            <w:tcW w:w="3831" w:type="dxa"/>
          </w:tcPr>
          <w:p w14:paraId="25C750AD" w14:textId="2EB4251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8089</w:t>
            </w:r>
          </w:p>
        </w:tc>
        <w:tc>
          <w:tcPr>
            <w:tcW w:w="3150" w:type="dxa"/>
          </w:tcPr>
          <w:p w14:paraId="6A6ECA79" w14:textId="2A30AF7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375A64B1" w14:textId="7A2452D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064CFF62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B89DBFD" w14:textId="0399D532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065</w:t>
            </w:r>
          </w:p>
        </w:tc>
        <w:tc>
          <w:tcPr>
            <w:tcW w:w="3831" w:type="dxa"/>
          </w:tcPr>
          <w:p w14:paraId="12C9433E" w14:textId="43C1789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8090</w:t>
            </w:r>
          </w:p>
        </w:tc>
        <w:tc>
          <w:tcPr>
            <w:tcW w:w="3150" w:type="dxa"/>
          </w:tcPr>
          <w:p w14:paraId="4E255C31" w14:textId="74FB0C4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0A4EA643" w14:textId="22FAC36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6E1BFF05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2EDF811" w14:textId="41AAC07F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P433</w:t>
            </w:r>
          </w:p>
        </w:tc>
        <w:tc>
          <w:tcPr>
            <w:tcW w:w="3831" w:type="dxa"/>
          </w:tcPr>
          <w:p w14:paraId="0E527720" w14:textId="49E1D50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unc-119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406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II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43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hlh-30::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0CB0BD07" w14:textId="77B68F7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arov&lt;/Author&gt;&lt;Year&gt;2006&lt;/Year&gt;&lt;RecNum&gt;50&lt;/RecNum&gt;&lt;DisplayText&gt;(Sarov et al. 2006)&lt;/DisplayText&gt;&lt;record&gt;&lt;rec-number&gt;50&lt;/rec-number&gt;&lt;foreign-keys&gt;&lt;key app="EN" db-id="509sp05vv9faeae55d1px02702pd2apez550" timestamp="1612400924"&gt;50&lt;/key&gt;&lt;/foreign-keys&gt;&lt;ref-type name="Journal Article"&gt;17&lt;/ref-type&gt;&lt;contributors&gt;&lt;authors&gt;&lt;author&gt;Sarov, M.&lt;/author&gt;&lt;author&gt;Schneider, S.&lt;/author&gt;&lt;author&gt;Pozniakovski, A.&lt;/author&gt;&lt;author&gt;Roguev, A.&lt;/author&gt;&lt;author&gt;Ernst, S.&lt;/author&gt;&lt;author&gt;Zhang, Y.&lt;/author&gt;&lt;author&gt;Hyman, A. A.&lt;/author&gt;&lt;author&gt;Stewart, A. F.&lt;/author&gt;&lt;/authors&gt;&lt;/contributors&gt;&lt;auth-address&gt;Dresden University of Technology, BioInnovations Centre, Genomics Department, Tatzberg 47, 01307 Dresden, Germany.&lt;/auth-address&gt;&lt;titles&gt;&lt;title&gt;A recombineering pipeline for functional genomics applied to Caenorhabditis elegans&lt;/title&gt;&lt;secondary-title&gt;Nat Methods&lt;/secondary-title&gt;&lt;/titles&gt;&lt;periodical&gt;&lt;full-title&gt;Nat Methods&lt;/full-title&gt;&lt;/periodical&gt;&lt;pages&gt;839-44&lt;/pages&gt;&lt;volume&gt;3&lt;/volume&gt;&lt;number&gt;10&lt;/number&gt;&lt;edition&gt;2006/09/23&lt;/edition&gt;&lt;keywords&gt;&lt;keyword&gt;Animals&lt;/keyword&gt;&lt;keyword&gt;Caenorhabditis elegans/*genetics&lt;/keyword&gt;&lt;keyword&gt;Chromosomes, Artificial, Bacterial/genetics&lt;/keyword&gt;&lt;keyword&gt;Cloning, Molecular/methods&lt;/keyword&gt;&lt;keyword&gt;Genetic Engineering/*methods&lt;/keyword&gt;&lt;keyword&gt;Genomics/*methods&lt;/keyword&gt;&lt;keyword&gt;Green Fluorescent Proteins/genetics&lt;/keyword&gt;&lt;keyword&gt;Phenotype&lt;/keyword&gt;&lt;keyword&gt;RNA Interference&lt;/keyword&gt;&lt;keyword&gt;Transgenes&lt;/keyword&gt;&lt;/keywords&gt;&lt;dates&gt;&lt;year&gt;2006&lt;/year&gt;&lt;pub-dates&gt;&lt;date&gt;Oct&lt;/date&gt;&lt;/pub-dates&gt;&lt;/dates&gt;&lt;isbn&gt;1548-7091 (Print)&amp;#xD;1548-7091 (Linking)&lt;/isbn&gt;&lt;accession-num&gt;16990816&lt;/accession-num&gt;&lt;urls&gt;&lt;related-urls&gt;&lt;url&gt;https://www.ncbi.nlm.nih.gov/pubmed/16990816&lt;/url&gt;&lt;/related-urls&gt;&lt;/urls&gt;&lt;electronic-resource-num&gt;10.1038/nmeth933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58" w:tooltip="Sarov, 2006 #50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Sarov et al. 2006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73506412" w14:textId="6244D037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178D1FBF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136604" w14:textId="39978C4C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45</w:t>
            </w:r>
          </w:p>
        </w:tc>
        <w:tc>
          <w:tcPr>
            <w:tcW w:w="3831" w:type="dxa"/>
          </w:tcPr>
          <w:p w14:paraId="5A3D8364" w14:textId="31AA8FDD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 II; unc-119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406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43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hlh-30::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04E6684D" w14:textId="775DDDA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163C04B4" w14:textId="670C939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460C7EEE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C079843" w14:textId="06D8342A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913</w:t>
            </w:r>
          </w:p>
        </w:tc>
        <w:tc>
          <w:tcPr>
            <w:tcW w:w="3831" w:type="dxa"/>
          </w:tcPr>
          <w:p w14:paraId="6A690CD1" w14:textId="688654D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 X; unc-119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406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II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43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hlh-30::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5B1D9CE5" w14:textId="04712E7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1A18D768" w14:textId="0510893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in </w:t>
            </w:r>
            <w:proofErr w:type="spellStart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-MNs enhanced by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658648CC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86E5B9B" w14:textId="10552BA7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914</w:t>
            </w:r>
          </w:p>
        </w:tc>
        <w:tc>
          <w:tcPr>
            <w:tcW w:w="3831" w:type="dxa"/>
          </w:tcPr>
          <w:p w14:paraId="6CBD3FC5" w14:textId="666BB6E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ju807)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I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; unc-119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406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43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hlh-30::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33444913" w14:textId="4D53914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5DB435F1" w14:textId="19FA46B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nhanced expression in </w:t>
            </w:r>
            <w:proofErr w:type="spellStart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-MNs reduc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137AE199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BA3A9AD" w14:textId="75B811B5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H240</w:t>
            </w:r>
          </w:p>
        </w:tc>
        <w:tc>
          <w:tcPr>
            <w:tcW w:w="3831" w:type="dxa"/>
          </w:tcPr>
          <w:p w14:paraId="00B13D73" w14:textId="3176904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sqIs17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hlh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0.a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-hlh-30.a(cDNA)::GFP]</w:t>
            </w:r>
          </w:p>
        </w:tc>
        <w:tc>
          <w:tcPr>
            <w:tcW w:w="3150" w:type="dxa"/>
          </w:tcPr>
          <w:p w14:paraId="2A8F11F6" w14:textId="0C0A77F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YXBpZXJyZTwvQXV0aG9yPjxZZWFyPjIwMTM8L1llYXI+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YXBpZXJyZTwvQXV0aG9yPjxZZWFyPjIwMTM8L1llYXI+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32" w:tooltip="Lapierre, 2013 #99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Lapierre et al. 2013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4DB0D226" w14:textId="73A0650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436C6FE9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C2D6805" w14:textId="76FE42EE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334</w:t>
            </w:r>
          </w:p>
        </w:tc>
        <w:tc>
          <w:tcPr>
            <w:tcW w:w="3831" w:type="dxa"/>
          </w:tcPr>
          <w:p w14:paraId="24FC85EC" w14:textId="2C88B79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sqIs17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hlh-30.a-hlh-30.a(cDNA)::GFP]</w:t>
            </w:r>
          </w:p>
        </w:tc>
        <w:tc>
          <w:tcPr>
            <w:tcW w:w="3150" w:type="dxa"/>
          </w:tcPr>
          <w:p w14:paraId="06AA7D30" w14:textId="13F7517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559154BB" w14:textId="11FC9AD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4944123A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20E1FA7" w14:textId="146C82EC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CZ28212</w:t>
            </w:r>
          </w:p>
        </w:tc>
        <w:tc>
          <w:tcPr>
            <w:tcW w:w="3831" w:type="dxa"/>
          </w:tcPr>
          <w:p w14:paraId="62E1139F" w14:textId="22CC2F4D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sqIs17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hlh-30.a-hlh-30.a(cDNA)::GFP]</w:t>
            </w:r>
          </w:p>
        </w:tc>
        <w:tc>
          <w:tcPr>
            <w:tcW w:w="3150" w:type="dxa"/>
          </w:tcPr>
          <w:p w14:paraId="6FBA9F50" w14:textId="0E3F5B9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657EB71F" w14:textId="2FAA6A2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4541BEF3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37C1F79" w14:textId="6733C8E6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218</w:t>
            </w:r>
          </w:p>
        </w:tc>
        <w:tc>
          <w:tcPr>
            <w:tcW w:w="3831" w:type="dxa"/>
          </w:tcPr>
          <w:p w14:paraId="5BD04E14" w14:textId="37B83FE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X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sqIs17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hlh-30.a-hlh-30.a(cDNA)::GFP]</w:t>
            </w:r>
          </w:p>
        </w:tc>
        <w:tc>
          <w:tcPr>
            <w:tcW w:w="3150" w:type="dxa"/>
          </w:tcPr>
          <w:p w14:paraId="61504F66" w14:textId="3277540F" w:rsidR="008A0B33" w:rsidRPr="004F3923" w:rsidRDefault="008A0B33" w:rsidP="006E5D84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6102D8BD" w14:textId="26E09B91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53F46159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6474686" w14:textId="39F49B39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491</w:t>
            </w:r>
          </w:p>
        </w:tc>
        <w:tc>
          <w:tcPr>
            <w:tcW w:w="3831" w:type="dxa"/>
          </w:tcPr>
          <w:p w14:paraId="776938C6" w14:textId="11BCD48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unc-13(s69) 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I; </w:t>
            </w:r>
            <w:r w:rsidRPr="005C3A89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43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hlh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0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1AB409AE" w14:textId="488EF35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07E41488" w14:textId="2F198E3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8A0B33" w14:paraId="4897BEA9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1477928" w14:textId="64479C59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492</w:t>
            </w:r>
          </w:p>
        </w:tc>
        <w:tc>
          <w:tcPr>
            <w:tcW w:w="3831" w:type="dxa"/>
          </w:tcPr>
          <w:p w14:paraId="0DFFEDF8" w14:textId="570AD66A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unc-13(s69) 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I; </w:t>
            </w:r>
            <w:r w:rsidRPr="005C3A89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5C3A89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 X;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43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hlh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0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2E58EEEE" w14:textId="634B7C9A" w:rsidR="008A0B33" w:rsidRPr="004F3923" w:rsidRDefault="008A0B33" w:rsidP="006E5D84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24D2DDE7" w14:textId="5D4C65C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5FCC5B70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07A27C6" w14:textId="06F89F64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493</w:t>
            </w:r>
          </w:p>
        </w:tc>
        <w:tc>
          <w:tcPr>
            <w:tcW w:w="3831" w:type="dxa"/>
          </w:tcPr>
          <w:p w14:paraId="69548A41" w14:textId="374220B7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unc-13(s69) 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I; </w:t>
            </w:r>
            <w:r w:rsidRPr="005C3A89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5C3A89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5C3A89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 X;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43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hlh-30::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6B48C9B6" w14:textId="32BFBF4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626F3836" w14:textId="56E996C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15D29BF2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DDCC023" w14:textId="05F6971A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2459</w:t>
            </w:r>
          </w:p>
        </w:tc>
        <w:tc>
          <w:tcPr>
            <w:tcW w:w="3831" w:type="dxa"/>
          </w:tcPr>
          <w:p w14:paraId="58C3E07F" w14:textId="4D578577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260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ncs-2(cDNA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]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</w:t>
            </w:r>
          </w:p>
        </w:tc>
        <w:tc>
          <w:tcPr>
            <w:tcW w:w="3150" w:type="dxa"/>
          </w:tcPr>
          <w:p w14:paraId="6D88438C" w14:textId="149BE9C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; 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aaG91PC9BdXRob3I+PFllYXI+MjAxNzwvWWVhcj48UmVj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aaG91PC9BdXRob3I+PFllYXI+MjAxNzwvWWVhcj48UmVj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75" w:tooltip="Zhou, 2017 #24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Zhou et al. 2017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1F9442C7" w14:textId="6787D33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5A292F34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BB5499D" w14:textId="2B0000B1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225</w:t>
            </w:r>
          </w:p>
        </w:tc>
        <w:tc>
          <w:tcPr>
            <w:tcW w:w="3831" w:type="dxa"/>
          </w:tcPr>
          <w:p w14:paraId="04D5D671" w14:textId="141BB131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260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ncs-2(cDNA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]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</w:t>
            </w:r>
          </w:p>
        </w:tc>
        <w:tc>
          <w:tcPr>
            <w:tcW w:w="3150" w:type="dxa"/>
          </w:tcPr>
          <w:p w14:paraId="1A906EB1" w14:textId="34872D9E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</w:t>
            </w:r>
          </w:p>
        </w:tc>
        <w:tc>
          <w:tcPr>
            <w:tcW w:w="1710" w:type="dxa"/>
          </w:tcPr>
          <w:p w14:paraId="31F33446" w14:textId="14322A7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62A46BF2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904CC8E" w14:textId="3778380E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2345</w:t>
            </w:r>
          </w:p>
        </w:tc>
        <w:tc>
          <w:tcPr>
            <w:tcW w:w="3831" w:type="dxa"/>
          </w:tcPr>
          <w:p w14:paraId="48286EA7" w14:textId="3AE4FEB2" w:rsidR="008A0B33" w:rsidRPr="004F3923" w:rsidRDefault="008A0B33" w:rsidP="00A70D9D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260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ncs-2(cDNA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]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5229DB4D" w14:textId="79DCCE27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</w:tcPr>
          <w:p w14:paraId="2ACF02A0" w14:textId="6394E961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5781DEE4" w14:textId="77777777" w:rsidTr="005C3A89">
        <w:trPr>
          <w:trHeight w:val="4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8CE091D" w14:textId="265A7433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10</w:t>
            </w:r>
          </w:p>
        </w:tc>
        <w:tc>
          <w:tcPr>
            <w:tcW w:w="3831" w:type="dxa"/>
          </w:tcPr>
          <w:p w14:paraId="73409472" w14:textId="68047A34" w:rsidR="008A0B33" w:rsidRPr="004F3923" w:rsidRDefault="008A0B33" w:rsidP="00A70D9D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260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ncs-2(cDNA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]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0F8BBD5F" w14:textId="2497C266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</w:t>
            </w:r>
          </w:p>
        </w:tc>
        <w:tc>
          <w:tcPr>
            <w:tcW w:w="1710" w:type="dxa"/>
          </w:tcPr>
          <w:p w14:paraId="7EECA4F9" w14:textId="62CA24A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in VNC reduc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2FDA0D1B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ADCFADD" w14:textId="7789FB39" w:rsidR="008A0B33" w:rsidRPr="004F3923" w:rsidRDefault="008A0B33" w:rsidP="00860D35">
            <w:pPr>
              <w:outlineLvl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213</w:t>
            </w:r>
          </w:p>
        </w:tc>
        <w:tc>
          <w:tcPr>
            <w:tcW w:w="3831" w:type="dxa"/>
          </w:tcPr>
          <w:p w14:paraId="5A90B7EA" w14:textId="217A8489" w:rsidR="008A0B33" w:rsidRPr="005C3A89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5’UTR of ei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-ncs-2(cDNA)::GFP]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</w:t>
            </w:r>
          </w:p>
        </w:tc>
        <w:tc>
          <w:tcPr>
            <w:tcW w:w="3150" w:type="dxa"/>
          </w:tcPr>
          <w:p w14:paraId="7CEC7EB8" w14:textId="1DF4F10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</w:p>
        </w:tc>
        <w:tc>
          <w:tcPr>
            <w:tcW w:w="1710" w:type="dxa"/>
          </w:tcPr>
          <w:p w14:paraId="17C65C92" w14:textId="58CFA29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587FA689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54DB41C" w14:textId="1A4C15F1" w:rsidR="008A0B33" w:rsidRPr="004F3923" w:rsidRDefault="008A0B33" w:rsidP="00860D35">
            <w:pPr>
              <w:outlineLvl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340</w:t>
            </w:r>
          </w:p>
        </w:tc>
        <w:tc>
          <w:tcPr>
            <w:tcW w:w="3831" w:type="dxa"/>
          </w:tcPr>
          <w:p w14:paraId="21037CE7" w14:textId="362FF22D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5’UTR of ei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-ncs-2(cDNA)::GFP]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</w:t>
            </w:r>
          </w:p>
        </w:tc>
        <w:tc>
          <w:tcPr>
            <w:tcW w:w="3150" w:type="dxa"/>
          </w:tcPr>
          <w:p w14:paraId="1DDB5E85" w14:textId="7442DE44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</w:tcPr>
          <w:p w14:paraId="03C5DB6D" w14:textId="7FEBE7A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5761C567" w14:textId="77777777" w:rsidTr="005C3A89">
        <w:trPr>
          <w:trHeight w:val="4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363477E" w14:textId="4E2BE668" w:rsidR="008A0B33" w:rsidRPr="004F3923" w:rsidRDefault="008A0B33" w:rsidP="00860D35">
            <w:pPr>
              <w:outlineLvl w:val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252</w:t>
            </w:r>
          </w:p>
        </w:tc>
        <w:tc>
          <w:tcPr>
            <w:tcW w:w="3831" w:type="dxa"/>
          </w:tcPr>
          <w:p w14:paraId="32BA6F3C" w14:textId="0E4D048D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5’UTR of ei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-ncs-2(cDNA)::GFP]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354A2F0F" w14:textId="345B06B6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</w:p>
        </w:tc>
        <w:tc>
          <w:tcPr>
            <w:tcW w:w="1710" w:type="dxa"/>
          </w:tcPr>
          <w:p w14:paraId="79FC1941" w14:textId="182340E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5EE65067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C50A32D" w14:textId="266A8A9A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253</w:t>
            </w:r>
          </w:p>
        </w:tc>
        <w:tc>
          <w:tcPr>
            <w:tcW w:w="3831" w:type="dxa"/>
          </w:tcPr>
          <w:p w14:paraId="2C90C0BA" w14:textId="0EDDFE05" w:rsidR="008A0B33" w:rsidRPr="004F3923" w:rsidRDefault="008A0B33" w:rsidP="00A70D9D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5’UTR of ei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-ncs-2(cDNA)::GFP]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483E6F12" w14:textId="743DC270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</w:p>
        </w:tc>
        <w:tc>
          <w:tcPr>
            <w:tcW w:w="1710" w:type="dxa"/>
          </w:tcPr>
          <w:p w14:paraId="1E37D4AA" w14:textId="1B7E616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1D9452A2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4A766AB" w14:textId="0DE32BDB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277</w:t>
            </w:r>
          </w:p>
        </w:tc>
        <w:tc>
          <w:tcPr>
            <w:tcW w:w="3831" w:type="dxa"/>
          </w:tcPr>
          <w:p w14:paraId="651A937F" w14:textId="705FD43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2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first 10AA of ncs-2-ncs-2(cDNA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]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</w:t>
            </w:r>
          </w:p>
        </w:tc>
        <w:tc>
          <w:tcPr>
            <w:tcW w:w="3150" w:type="dxa"/>
          </w:tcPr>
          <w:p w14:paraId="4799661F" w14:textId="2EEBF89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</w:p>
        </w:tc>
        <w:tc>
          <w:tcPr>
            <w:tcW w:w="1710" w:type="dxa"/>
          </w:tcPr>
          <w:p w14:paraId="62EF9E2F" w14:textId="67979E9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1CDA1301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E32D75C" w14:textId="4774F9C3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312</w:t>
            </w:r>
          </w:p>
        </w:tc>
        <w:tc>
          <w:tcPr>
            <w:tcW w:w="3831" w:type="dxa"/>
          </w:tcPr>
          <w:p w14:paraId="5F7CBB56" w14:textId="75B99087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2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first 10AA of ncs-2-ncs-2(cDNA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]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</w:t>
            </w:r>
          </w:p>
        </w:tc>
        <w:tc>
          <w:tcPr>
            <w:tcW w:w="3150" w:type="dxa"/>
          </w:tcPr>
          <w:p w14:paraId="4F2BC70E" w14:textId="0C775F23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</w:p>
        </w:tc>
        <w:tc>
          <w:tcPr>
            <w:tcW w:w="1710" w:type="dxa"/>
          </w:tcPr>
          <w:p w14:paraId="5D8044BE" w14:textId="5A6B3A5A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36715C56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517C901" w14:textId="53D50A8B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291</w:t>
            </w:r>
          </w:p>
        </w:tc>
        <w:tc>
          <w:tcPr>
            <w:tcW w:w="3831" w:type="dxa"/>
          </w:tcPr>
          <w:p w14:paraId="2C871BAF" w14:textId="054F963F" w:rsidR="008A0B33" w:rsidRPr="004F3923" w:rsidRDefault="008A0B33" w:rsidP="00F07168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2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first 10AA of ncs-2-ncs-2(cDNA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]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563DC6D7" w14:textId="50FAC658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</w:p>
        </w:tc>
        <w:tc>
          <w:tcPr>
            <w:tcW w:w="1710" w:type="dxa"/>
          </w:tcPr>
          <w:p w14:paraId="1B01FDC6" w14:textId="5EAA86A7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4E59E266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5F02D0E" w14:textId="12B6CAC5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292</w:t>
            </w:r>
          </w:p>
        </w:tc>
        <w:tc>
          <w:tcPr>
            <w:tcW w:w="3831" w:type="dxa"/>
          </w:tcPr>
          <w:p w14:paraId="59FD3572" w14:textId="171D56B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2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first 10AA of ncs-2-ncs-2(cDNA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]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61F83B91" w14:textId="609E3B81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</w:p>
        </w:tc>
        <w:tc>
          <w:tcPr>
            <w:tcW w:w="1710" w:type="dxa"/>
          </w:tcPr>
          <w:p w14:paraId="0B120BC3" w14:textId="4EFCAD7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in </w:t>
            </w:r>
            <w:proofErr w:type="spellStart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-MNs reduc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49EF3120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94F437C" w14:textId="424E87D8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CZ28278</w:t>
            </w:r>
          </w:p>
        </w:tc>
        <w:tc>
          <w:tcPr>
            <w:tcW w:w="3831" w:type="dxa"/>
          </w:tcPr>
          <w:p w14:paraId="20DCE37C" w14:textId="7293861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5’UTR of ei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-first 10AA of ncs-2-ncs-2(cDNA)::GFP]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</w:t>
            </w:r>
          </w:p>
        </w:tc>
        <w:tc>
          <w:tcPr>
            <w:tcW w:w="3150" w:type="dxa"/>
          </w:tcPr>
          <w:p w14:paraId="550FD40D" w14:textId="3E16F9AD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</w:p>
        </w:tc>
        <w:tc>
          <w:tcPr>
            <w:tcW w:w="1710" w:type="dxa"/>
          </w:tcPr>
          <w:p w14:paraId="5B46E5EA" w14:textId="34211BE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2E62BC3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83C80C6" w14:textId="0342CB42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311</w:t>
            </w:r>
          </w:p>
        </w:tc>
        <w:tc>
          <w:tcPr>
            <w:tcW w:w="3831" w:type="dxa"/>
          </w:tcPr>
          <w:p w14:paraId="44251833" w14:textId="2113318F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5’UTR of ei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-first 10AA of ncs-2-ncs-2(cDNA)::GFP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</w:t>
            </w:r>
          </w:p>
        </w:tc>
        <w:tc>
          <w:tcPr>
            <w:tcW w:w="3150" w:type="dxa"/>
          </w:tcPr>
          <w:p w14:paraId="5E1E487F" w14:textId="51175213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</w:p>
        </w:tc>
        <w:tc>
          <w:tcPr>
            <w:tcW w:w="1710" w:type="dxa"/>
          </w:tcPr>
          <w:p w14:paraId="4AD02686" w14:textId="4E970D7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17031C96" w14:textId="77777777" w:rsidTr="005C3A89">
        <w:trPr>
          <w:trHeight w:val="7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CDB8C82" w14:textId="40DEF740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293</w:t>
            </w:r>
          </w:p>
        </w:tc>
        <w:tc>
          <w:tcPr>
            <w:tcW w:w="3831" w:type="dxa"/>
          </w:tcPr>
          <w:p w14:paraId="2DAA1ABD" w14:textId="1A3703CC" w:rsidR="008A0B33" w:rsidRPr="004F3923" w:rsidRDefault="008A0B33" w:rsidP="00F07168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5’UTR of ei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-first 10AA of ncs-2-ncs-2(cDNA)::GFP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71D09162" w14:textId="5320416C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</w:tcPr>
          <w:p w14:paraId="69665CCD" w14:textId="13ED3FC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37EF050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D6C607C" w14:textId="51176E16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294</w:t>
            </w:r>
          </w:p>
        </w:tc>
        <w:tc>
          <w:tcPr>
            <w:tcW w:w="3831" w:type="dxa"/>
          </w:tcPr>
          <w:p w14:paraId="71BE6583" w14:textId="624B47B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93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Pncs-2-5’UTR of ei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-first 10AA of ncs-2-ncs-2(cDNA)::GFP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cs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tm194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30494528" w14:textId="7DADEC03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2 and S3</w:t>
            </w:r>
          </w:p>
        </w:tc>
        <w:tc>
          <w:tcPr>
            <w:tcW w:w="1710" w:type="dxa"/>
          </w:tcPr>
          <w:p w14:paraId="05EEDF09" w14:textId="0FB4F7E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(gf)</w:t>
            </w:r>
          </w:p>
        </w:tc>
      </w:tr>
      <w:tr w:rsidR="008A0B33" w14:paraId="76F06D34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7A0D68D" w14:textId="7F7D5078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9635</w:t>
            </w:r>
          </w:p>
        </w:tc>
        <w:tc>
          <w:tcPr>
            <w:tcW w:w="3831" w:type="dxa"/>
          </w:tcPr>
          <w:p w14:paraId="2053C67A" w14:textId="5D0E184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Ex2045</w:t>
            </w:r>
          </w:p>
        </w:tc>
        <w:tc>
          <w:tcPr>
            <w:tcW w:w="3150" w:type="dxa"/>
          </w:tcPr>
          <w:p w14:paraId="48F1F556" w14:textId="28D9F11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055DB4DE" w14:textId="363C021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3EACC1EB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09A6BD1" w14:textId="13D22B25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3321</w:t>
            </w:r>
          </w:p>
        </w:tc>
        <w:tc>
          <w:tcPr>
            <w:tcW w:w="3831" w:type="dxa"/>
          </w:tcPr>
          <w:p w14:paraId="3F26D138" w14:textId="75B5E74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hlh-30(tm1978) IV</w:t>
            </w:r>
          </w:p>
        </w:tc>
        <w:tc>
          <w:tcPr>
            <w:tcW w:w="3150" w:type="dxa"/>
          </w:tcPr>
          <w:p w14:paraId="4F353633" w14:textId="2E01358F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476D1433" w14:textId="1B285FF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09875C9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498229A" w14:textId="5DA865FF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74</w:t>
            </w:r>
          </w:p>
        </w:tc>
        <w:tc>
          <w:tcPr>
            <w:tcW w:w="3831" w:type="dxa"/>
          </w:tcPr>
          <w:p w14:paraId="5B741355" w14:textId="48D12B9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hlh-30(tm1978) IV; acr-2(n2420) X</w:t>
            </w:r>
          </w:p>
        </w:tc>
        <w:tc>
          <w:tcPr>
            <w:tcW w:w="3150" w:type="dxa"/>
          </w:tcPr>
          <w:p w14:paraId="0F169639" w14:textId="08F2E4D5" w:rsidR="008A0B33" w:rsidRPr="004F3923" w:rsidRDefault="008A0B33" w:rsidP="007226DF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708DC339" w14:textId="0C50AAB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3C9A275B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8F7E280" w14:textId="04B923A7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75</w:t>
            </w:r>
          </w:p>
        </w:tc>
        <w:tc>
          <w:tcPr>
            <w:tcW w:w="3831" w:type="dxa"/>
          </w:tcPr>
          <w:p w14:paraId="48B91394" w14:textId="1012871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(ju807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I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; hlh-30(tm1978) IV; acr-2(n2420) X</w:t>
            </w:r>
          </w:p>
        </w:tc>
        <w:tc>
          <w:tcPr>
            <w:tcW w:w="3150" w:type="dxa"/>
          </w:tcPr>
          <w:p w14:paraId="7F30EEC0" w14:textId="554A2BE7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710" w:type="dxa"/>
          </w:tcPr>
          <w:p w14:paraId="134441BA" w14:textId="562C5537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1AECBB2F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0E49D0A" w14:textId="633991AA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759</w:t>
            </w:r>
          </w:p>
        </w:tc>
        <w:tc>
          <w:tcPr>
            <w:tcW w:w="3831" w:type="dxa"/>
          </w:tcPr>
          <w:p w14:paraId="5D6926FA" w14:textId="423CA14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32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/ mnC1 II ; juSi363 IV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26093451" w14:textId="2AD675A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4A28D128" w14:textId="385580F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7ABEE6AD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6D5B0C7" w14:textId="1E223295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760</w:t>
            </w:r>
          </w:p>
        </w:tc>
        <w:tc>
          <w:tcPr>
            <w:tcW w:w="3831" w:type="dxa"/>
          </w:tcPr>
          <w:p w14:paraId="4EEB6655" w14:textId="63510EF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132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 / mnC1 II ; juSi366 IV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37C1B2E1" w14:textId="10791D8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1CF84013" w14:textId="5A83A61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7086732B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8A46985" w14:textId="7E409C20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494</w:t>
            </w:r>
          </w:p>
        </w:tc>
        <w:tc>
          <w:tcPr>
            <w:tcW w:w="3831" w:type="dxa"/>
          </w:tcPr>
          <w:p w14:paraId="2670D1BC" w14:textId="4D2D2BD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64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V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512AD889" w14:textId="5A6D4BDD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73C1E54B" w14:textId="75A6570F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5815896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0FD1B73" w14:textId="464FD37C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243</w:t>
            </w:r>
          </w:p>
        </w:tc>
        <w:tc>
          <w:tcPr>
            <w:tcW w:w="3831" w:type="dxa"/>
          </w:tcPr>
          <w:p w14:paraId="3912FB18" w14:textId="32B47C5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II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64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V 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2837AC59" w14:textId="054CBAE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7ADBA9FF" w14:textId="766655FD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3F508B4E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D4538AA" w14:textId="7A90DBD4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588</w:t>
            </w:r>
          </w:p>
        </w:tc>
        <w:tc>
          <w:tcPr>
            <w:tcW w:w="3831" w:type="dxa"/>
          </w:tcPr>
          <w:p w14:paraId="739BC272" w14:textId="31FEDA4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65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V</w:t>
            </w:r>
          </w:p>
        </w:tc>
        <w:tc>
          <w:tcPr>
            <w:tcW w:w="3150" w:type="dxa"/>
          </w:tcPr>
          <w:p w14:paraId="397F96CF" w14:textId="16E9244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6EC965BA" w14:textId="60A478A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39F2DEC0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FFCF732" w14:textId="15743163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565</w:t>
            </w:r>
          </w:p>
        </w:tc>
        <w:tc>
          <w:tcPr>
            <w:tcW w:w="3831" w:type="dxa"/>
          </w:tcPr>
          <w:p w14:paraId="76A3F40E" w14:textId="3DA4B32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II ;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65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V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0AD6B473" w14:textId="3042C82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69D560E3" w14:textId="0E60EAF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62D295B4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5583003" w14:textId="477616F7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566</w:t>
            </w:r>
          </w:p>
        </w:tc>
        <w:tc>
          <w:tcPr>
            <w:tcW w:w="3831" w:type="dxa"/>
          </w:tcPr>
          <w:p w14:paraId="1336A8C7" w14:textId="15B010F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65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V ;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32F58AEC" w14:textId="5FAB9D8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10DF5528" w14:textId="4FBE9C3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1A00EE7E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C600BE" w14:textId="44018975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656</w:t>
            </w:r>
          </w:p>
        </w:tc>
        <w:tc>
          <w:tcPr>
            <w:tcW w:w="3831" w:type="dxa"/>
          </w:tcPr>
          <w:p w14:paraId="1E175783" w14:textId="34CCFAD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68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V</w:t>
            </w:r>
          </w:p>
        </w:tc>
        <w:tc>
          <w:tcPr>
            <w:tcW w:w="3150" w:type="dxa"/>
          </w:tcPr>
          <w:p w14:paraId="0084F1F1" w14:textId="21B74A0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07426A9E" w14:textId="6D0B41C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7A6793F3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0CA1481" w14:textId="289A4229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623</w:t>
            </w:r>
          </w:p>
        </w:tc>
        <w:tc>
          <w:tcPr>
            <w:tcW w:w="3831" w:type="dxa"/>
          </w:tcPr>
          <w:p w14:paraId="538167F3" w14:textId="41A1583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Si368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IV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;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acr-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(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3150" w:type="dxa"/>
          </w:tcPr>
          <w:p w14:paraId="267DB79F" w14:textId="0601F18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3FFA24EE" w14:textId="65A108D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5B8DC19B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2A3DB25" w14:textId="58949834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6480</w:t>
            </w:r>
          </w:p>
        </w:tc>
        <w:tc>
          <w:tcPr>
            <w:tcW w:w="3831" w:type="dxa"/>
          </w:tcPr>
          <w:p w14:paraId="131AFCAD" w14:textId="2E1F9E5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I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; juSi368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IV ;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 acr-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)</w:t>
            </w:r>
          </w:p>
        </w:tc>
        <w:tc>
          <w:tcPr>
            <w:tcW w:w="3150" w:type="dxa"/>
          </w:tcPr>
          <w:p w14:paraId="0D5C316C" w14:textId="58B9DDA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pplemental Table S3</w:t>
            </w:r>
          </w:p>
        </w:tc>
        <w:tc>
          <w:tcPr>
            <w:tcW w:w="1710" w:type="dxa"/>
          </w:tcPr>
          <w:p w14:paraId="24E0B508" w14:textId="5799E72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48D75BFC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8493F02" w14:textId="21534758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P506</w:t>
            </w:r>
          </w:p>
        </w:tc>
        <w:tc>
          <w:tcPr>
            <w:tcW w:w="3831" w:type="dxa"/>
          </w:tcPr>
          <w:p w14:paraId="5D03188D" w14:textId="6B63CD4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506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xbp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5AD1B77B" w14:textId="2C96683A" w:rsidR="008A0B33" w:rsidRPr="004F3923" w:rsidRDefault="008A0B33" w:rsidP="008A0B33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arov&lt;/Author&gt;&lt;Year&gt;2006&lt;/Year&gt;&lt;RecNum&gt;50&lt;/RecNum&gt;&lt;DisplayText&gt;(Sarov et al. 2006)&lt;/DisplayText&gt;&lt;record&gt;&lt;rec-number&gt;50&lt;/rec-number&gt;&lt;foreign-keys&gt;&lt;key app="EN" db-id="509sp05vv9faeae55d1px02702pd2apez550" timestamp="1612400924"&gt;50&lt;/key&gt;&lt;/foreign-keys&gt;&lt;ref-type name="Journal Article"&gt;17&lt;/ref-type&gt;&lt;contributors&gt;&lt;authors&gt;&lt;author&gt;Sarov, M.&lt;/author&gt;&lt;author&gt;Schneider, S.&lt;/author&gt;&lt;author&gt;Pozniakovski, A.&lt;/author&gt;&lt;author&gt;Roguev, A.&lt;/author&gt;&lt;author&gt;Ernst, S.&lt;/author&gt;&lt;author&gt;Zhang, Y.&lt;/author&gt;&lt;author&gt;Hyman, A. A.&lt;/author&gt;&lt;author&gt;Stewart, A. F.&lt;/author&gt;&lt;/authors&gt;&lt;/contributors&gt;&lt;auth-address&gt;Dresden University of Technology, BioInnovations Centre, Genomics Department, Tatzberg 47, 01307 Dresden, Germany.&lt;/auth-address&gt;&lt;titles&gt;&lt;title&gt;A recombineering pipeline for functional genomics applied to Caenorhabditis elegans&lt;/title&gt;&lt;secondary-title&gt;Nat Methods&lt;/secondary-title&gt;&lt;/titles&gt;&lt;periodical&gt;&lt;full-title&gt;Nat Methods&lt;/full-title&gt;&lt;/periodical&gt;&lt;pages&gt;839-44&lt;/pages&gt;&lt;volume&gt;3&lt;/volume&gt;&lt;number&gt;10&lt;/number&gt;&lt;edition&gt;2006/09/23&lt;/edition&gt;&lt;keywords&gt;&lt;keyword&gt;Animals&lt;/keyword&gt;&lt;keyword&gt;Caenorhabditis elegans/*genetics&lt;/keyword&gt;&lt;keyword&gt;Chromosomes, Artificial, Bacterial/genetics&lt;/keyword&gt;&lt;keyword&gt;Cloning, Molecular/methods&lt;/keyword&gt;&lt;keyword&gt;Genetic Engineering/*methods&lt;/keyword&gt;&lt;keyword&gt;Genomics/*methods&lt;/keyword&gt;&lt;keyword&gt;Green Fluorescent Proteins/genetics&lt;/keyword&gt;&lt;keyword&gt;Phenotype&lt;/keyword&gt;&lt;keyword&gt;RNA Interference&lt;/keyword&gt;&lt;keyword&gt;Transgenes&lt;/keyword&gt;&lt;/keywords&gt;&lt;dates&gt;&lt;year&gt;2006&lt;/year&gt;&lt;pub-dates&gt;&lt;date&gt;Oct&lt;/date&gt;&lt;/pub-dates&gt;&lt;/dates&gt;&lt;isbn&gt;1548-7091 (Print)&amp;#xD;1548-7091 (Linking)&lt;/isbn&gt;&lt;accession-num&gt;16990816&lt;/accession-num&gt;&lt;urls&gt;&lt;related-urls&gt;&lt;url&gt;https://www.ncbi.nlm.nih.gov/pubmed/16990816&lt;/url&gt;&lt;/related-urls&gt;&lt;/urls&gt;&lt;electronic-resource-num&gt;10.1038/nmeth933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58" w:tooltip="Sarov, 2006 #50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Sarov et al. 2006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3A78D6DB" w14:textId="0CC9D6A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Expression not observed in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MNs</w:t>
            </w:r>
          </w:p>
        </w:tc>
      </w:tr>
      <w:tr w:rsidR="008A0B33" w14:paraId="6802A82E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8F0B6E1" w14:textId="42F2FAB0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926</w:t>
            </w:r>
          </w:p>
        </w:tc>
        <w:tc>
          <w:tcPr>
            <w:tcW w:w="3831" w:type="dxa"/>
          </w:tcPr>
          <w:p w14:paraId="15A49189" w14:textId="469447C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acr-2(n2420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506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xbp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656FE64C" w14:textId="21294BB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10E2CDED" w14:textId="6A235C8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Expression not observed in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MNs</w:t>
            </w:r>
          </w:p>
        </w:tc>
      </w:tr>
      <w:tr w:rsidR="008A0B33" w14:paraId="4BB21BA6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8FAD78F" w14:textId="0C176796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927</w:t>
            </w:r>
          </w:p>
        </w:tc>
        <w:tc>
          <w:tcPr>
            <w:tcW w:w="3831" w:type="dxa"/>
          </w:tcPr>
          <w:p w14:paraId="5A2C6389" w14:textId="4DA4F8A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(ju807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I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acr-2(n2420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506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xbp-1::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73F36FC2" w14:textId="484A92B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5D136261" w14:textId="4FD3720E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Expression not observed in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MNs</w:t>
            </w:r>
          </w:p>
        </w:tc>
      </w:tr>
      <w:tr w:rsidR="008A0B33" w14:paraId="2190925A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ADB852D" w14:textId="274E96C0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D2955</w:t>
            </w:r>
          </w:p>
        </w:tc>
        <w:tc>
          <w:tcPr>
            <w:tcW w:w="3831" w:type="dxa"/>
          </w:tcPr>
          <w:p w14:paraId="2290C8F8" w14:textId="6D43559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dhc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GFP(it45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</w:t>
            </w:r>
          </w:p>
        </w:tc>
        <w:tc>
          <w:tcPr>
            <w:tcW w:w="3150" w:type="dxa"/>
          </w:tcPr>
          <w:p w14:paraId="277A9FB9" w14:textId="2CCA1C8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NzwvWWVhcj48UmVj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NzwvWWVhcj48UmVj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71" w:tooltip="Wang, 2017 #100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Wang et al. 2017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264E3694" w14:textId="06EAE4CF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6593EEB1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24B3E38" w14:textId="6D97E951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858</w:t>
            </w:r>
          </w:p>
        </w:tc>
        <w:tc>
          <w:tcPr>
            <w:tcW w:w="3831" w:type="dxa"/>
          </w:tcPr>
          <w:p w14:paraId="5B9EB4AC" w14:textId="370EADE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dhc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GFP(it45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72860B84" w14:textId="6FEBF54F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1B74A969" w14:textId="4A2ECEAF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33B7ED89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738FC6D" w14:textId="3ACCA85D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859</w:t>
            </w:r>
          </w:p>
        </w:tc>
        <w:tc>
          <w:tcPr>
            <w:tcW w:w="3831" w:type="dxa"/>
          </w:tcPr>
          <w:p w14:paraId="6038D2AA" w14:textId="069C0DC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dhc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GFP(it45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3.G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ju807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</w:p>
        </w:tc>
        <w:tc>
          <w:tcPr>
            <w:tcW w:w="3150" w:type="dxa"/>
          </w:tcPr>
          <w:p w14:paraId="7EF6A157" w14:textId="00BBFA8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569881C9" w14:textId="4685BBB1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555D181C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22081BA" w14:textId="57E551FD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P432</w:t>
            </w:r>
          </w:p>
        </w:tc>
        <w:tc>
          <w:tcPr>
            <w:tcW w:w="3831" w:type="dxa"/>
          </w:tcPr>
          <w:p w14:paraId="241D980F" w14:textId="44210A87" w:rsidR="008A0B33" w:rsidRPr="004F3923" w:rsidRDefault="008A0B33" w:rsidP="00F25B94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432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zip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2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1E5F48F9" w14:textId="34FFAA7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arov&lt;/Author&gt;&lt;Year&gt;2006&lt;/Year&gt;&lt;RecNum&gt;50&lt;/RecNum&gt;&lt;DisplayText&gt;(Sarov et al. 2006)&lt;/DisplayText&gt;&lt;record&gt;&lt;rec-number&gt;50&lt;/rec-number&gt;&lt;foreign-keys&gt;&lt;key app="EN" db-id="509sp05vv9faeae55d1px02702pd2apez550" timestamp="1612400924"&gt;50&lt;/key&gt;&lt;/foreign-keys&gt;&lt;ref-type name="Journal Article"&gt;17&lt;/ref-type&gt;&lt;contributors&gt;&lt;authors&gt;&lt;author&gt;Sarov, M.&lt;/author&gt;&lt;author&gt;Schneider, S.&lt;/author&gt;&lt;author&gt;Pozniakovski, A.&lt;/author&gt;&lt;author&gt;Roguev, A.&lt;/author&gt;&lt;author&gt;Ernst, S.&lt;/author&gt;&lt;author&gt;Zhang, Y.&lt;/author&gt;&lt;author&gt;Hyman, A. A.&lt;/author&gt;&lt;author&gt;Stewart, A. F.&lt;/author&gt;&lt;/authors&gt;&lt;/contributors&gt;&lt;auth-address&gt;Dresden University of Technology, BioInnovations Centre, Genomics Department, Tatzberg 47, 01307 Dresden, Germany.&lt;/auth-address&gt;&lt;titles&gt;&lt;title&gt;A recombineering pipeline for functional genomics applied to Caenorhabditis elegans&lt;/title&gt;&lt;secondary-title&gt;Nat Methods&lt;/secondary-title&gt;&lt;/titles&gt;&lt;periodical&gt;&lt;full-title&gt;Nat Methods&lt;/full-title&gt;&lt;/periodical&gt;&lt;pages&gt;839-44&lt;/pages&gt;&lt;volume&gt;3&lt;/volume&gt;&lt;number&gt;10&lt;/number&gt;&lt;edition&gt;2006/09/23&lt;/edition&gt;&lt;keywords&gt;&lt;keyword&gt;Animals&lt;/keyword&gt;&lt;keyword&gt;Caenorhabditis elegans/*genetics&lt;/keyword&gt;&lt;keyword&gt;Chromosomes, Artificial, Bacterial/genetics&lt;/keyword&gt;&lt;keyword&gt;Cloning, Molecular/methods&lt;/keyword&gt;&lt;keyword&gt;Genetic Engineering/*methods&lt;/keyword&gt;&lt;keyword&gt;Genomics/*methods&lt;/keyword&gt;&lt;keyword&gt;Green Fluorescent Proteins/genetics&lt;/keyword&gt;&lt;keyword&gt;Phenotype&lt;/keyword&gt;&lt;keyword&gt;RNA Interference&lt;/keyword&gt;&lt;keyword&gt;Transgenes&lt;/keyword&gt;&lt;/keywords&gt;&lt;dates&gt;&lt;year&gt;2006&lt;/year&gt;&lt;pub-dates&gt;&lt;date&gt;Oct&lt;/date&gt;&lt;/pub-dates&gt;&lt;/dates&gt;&lt;isbn&gt;1548-7091 (Print)&amp;#xD;1548-7091 (Linking)&lt;/isbn&gt;&lt;accession-num&gt;16990816&lt;/accession-num&gt;&lt;urls&gt;&lt;related-urls&gt;&lt;url&gt;https://www.ncbi.nlm.nih.gov/pubmed/16990816&lt;/url&gt;&lt;/related-urls&gt;&lt;/urls&gt;&lt;electronic-resource-num&gt;10.1038/nmeth933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58" w:tooltip="Sarov, 2006 #50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Sarov et al. 2006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487F43E9" w14:textId="523AD10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350BB403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F72DB89" w14:textId="429A3700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915</w:t>
            </w:r>
          </w:p>
        </w:tc>
        <w:tc>
          <w:tcPr>
            <w:tcW w:w="3831" w:type="dxa"/>
          </w:tcPr>
          <w:p w14:paraId="245D1028" w14:textId="07B7F70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; wgIs432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zip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2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21418BE6" w14:textId="137E622D" w:rsidR="008A0B33" w:rsidRPr="004F3923" w:rsidRDefault="008A0B33" w:rsidP="00E45E6D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6AA0C753" w14:textId="7289145D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52895F3C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D05B068" w14:textId="1EE2DE83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CZ28021</w:t>
            </w:r>
          </w:p>
        </w:tc>
        <w:tc>
          <w:tcPr>
            <w:tcW w:w="3831" w:type="dxa"/>
          </w:tcPr>
          <w:p w14:paraId="7E4D4D09" w14:textId="23CB7D55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(ju807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I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n2420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X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; wgIs432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zip-2::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150" w:type="dxa"/>
          </w:tcPr>
          <w:p w14:paraId="76914881" w14:textId="0FDF209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3E976EFB" w14:textId="7DF1C41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37809EAA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B1768A5" w14:textId="3C790E9D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P638</w:t>
            </w:r>
          </w:p>
        </w:tc>
        <w:tc>
          <w:tcPr>
            <w:tcW w:w="3831" w:type="dxa"/>
          </w:tcPr>
          <w:p w14:paraId="4C1678B4" w14:textId="2871F34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638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at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7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1521677C" w14:textId="3EFC05D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arov&lt;/Author&gt;&lt;Year&gt;2006&lt;/Year&gt;&lt;RecNum&gt;50&lt;/RecNum&gt;&lt;DisplayText&gt;(Sarov et al. 2006)&lt;/DisplayText&gt;&lt;record&gt;&lt;rec-number&gt;50&lt;/rec-number&gt;&lt;foreign-keys&gt;&lt;key app="EN" db-id="509sp05vv9faeae55d1px02702pd2apez550" timestamp="1612400924"&gt;50&lt;/key&gt;&lt;/foreign-keys&gt;&lt;ref-type name="Journal Article"&gt;17&lt;/ref-type&gt;&lt;contributors&gt;&lt;authors&gt;&lt;author&gt;Sarov, M.&lt;/author&gt;&lt;author&gt;Schneider, S.&lt;/author&gt;&lt;author&gt;Pozniakovski, A.&lt;/author&gt;&lt;author&gt;Roguev, A.&lt;/author&gt;&lt;author&gt;Ernst, S.&lt;/author&gt;&lt;author&gt;Zhang, Y.&lt;/author&gt;&lt;author&gt;Hyman, A. A.&lt;/author&gt;&lt;author&gt;Stewart, A. F.&lt;/author&gt;&lt;/authors&gt;&lt;/contributors&gt;&lt;auth-address&gt;Dresden University of Technology, BioInnovations Centre, Genomics Department, Tatzberg 47, 01307 Dresden, Germany.&lt;/auth-address&gt;&lt;titles&gt;&lt;title&gt;A recombineering pipeline for functional genomics applied to Caenorhabditis elegans&lt;/title&gt;&lt;secondary-title&gt;Nat Methods&lt;/secondary-title&gt;&lt;/titles&gt;&lt;periodical&gt;&lt;full-title&gt;Nat Methods&lt;/full-title&gt;&lt;/periodical&gt;&lt;pages&gt;839-44&lt;/pages&gt;&lt;volume&gt;3&lt;/volume&gt;&lt;number&gt;10&lt;/number&gt;&lt;edition&gt;2006/09/23&lt;/edition&gt;&lt;keywords&gt;&lt;keyword&gt;Animals&lt;/keyword&gt;&lt;keyword&gt;Caenorhabditis elegans/*genetics&lt;/keyword&gt;&lt;keyword&gt;Chromosomes, Artificial, Bacterial/genetics&lt;/keyword&gt;&lt;keyword&gt;Cloning, Molecular/methods&lt;/keyword&gt;&lt;keyword&gt;Genetic Engineering/*methods&lt;/keyword&gt;&lt;keyword&gt;Genomics/*methods&lt;/keyword&gt;&lt;keyword&gt;Green Fluorescent Proteins/genetics&lt;/keyword&gt;&lt;keyword&gt;Phenotype&lt;/keyword&gt;&lt;keyword&gt;RNA Interference&lt;/keyword&gt;&lt;keyword&gt;Transgenes&lt;/keyword&gt;&lt;/keywords&gt;&lt;dates&gt;&lt;year&gt;2006&lt;/year&gt;&lt;pub-dates&gt;&lt;date&gt;Oct&lt;/date&gt;&lt;/pub-dates&gt;&lt;/dates&gt;&lt;isbn&gt;1548-7091 (Print)&amp;#xD;1548-7091 (Linking)&lt;/isbn&gt;&lt;accession-num&gt;16990816&lt;/accession-num&gt;&lt;urls&gt;&lt;related-urls&gt;&lt;url&gt;https://www.ncbi.nlm.nih.gov/pubmed/16990816&lt;/url&gt;&lt;/related-urls&gt;&lt;/urls&gt;&lt;electronic-resource-num&gt;10.1038/nmeth933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58" w:tooltip="Sarov, 2006 #50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Sarov et al. 2006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3D8BCE92" w14:textId="164DA89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4D356817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C53C19D" w14:textId="5020CF9F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08</w:t>
            </w:r>
          </w:p>
        </w:tc>
        <w:tc>
          <w:tcPr>
            <w:tcW w:w="3831" w:type="dxa"/>
          </w:tcPr>
          <w:p w14:paraId="1437866B" w14:textId="7FE7C10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unc-119(tm4063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II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; acr-2(n2420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638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atf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7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312C7D4E" w14:textId="6578C32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12CFE94A" w14:textId="64E4666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33644ECB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4E71AA4" w14:textId="52B6035F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7916</w:t>
            </w:r>
          </w:p>
        </w:tc>
        <w:tc>
          <w:tcPr>
            <w:tcW w:w="3831" w:type="dxa"/>
          </w:tcPr>
          <w:p w14:paraId="00F5C8B8" w14:textId="062C94B1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(ju807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I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acr-2(n2420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X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wgIs638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atf-7::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7021E4BA" w14:textId="293A053E" w:rsidR="008A0B33" w:rsidRPr="00E45E6D" w:rsidRDefault="008A0B33" w:rsidP="00E45E6D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5F50A204" w14:textId="31E7E45B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Observed expression is lower in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-MNs compared with wild type or </w:t>
            </w:r>
            <w:r w:rsidRPr="00E77E97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single mutant backgrounds</w:t>
            </w:r>
          </w:p>
        </w:tc>
      </w:tr>
      <w:tr w:rsidR="008A0B33" w14:paraId="55F1D191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A2F8555" w14:textId="6652D2CD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YL651</w:t>
            </w:r>
          </w:p>
        </w:tc>
        <w:tc>
          <w:tcPr>
            <w:tcW w:w="3831" w:type="dxa"/>
          </w:tcPr>
          <w:p w14:paraId="7C1AE192" w14:textId="1E13BEEF" w:rsidR="008A0B33" w:rsidRPr="004F3923" w:rsidRDefault="008A0B33" w:rsidP="00F25B94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let-607(tm1423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unc-119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d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vrIs12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let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607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2E4C9A1F" w14:textId="217864C2" w:rsidR="008A0B33" w:rsidRPr="004F3923" w:rsidRDefault="008A0B33" w:rsidP="00E45E6D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arov&lt;/Author&gt;&lt;Year&gt;2006&lt;/Year&gt;&lt;RecNum&gt;50&lt;/RecNum&gt;&lt;DisplayText&gt;(Sarov et al. 2006)&lt;/DisplayText&gt;&lt;record&gt;&lt;rec-number&gt;50&lt;/rec-number&gt;&lt;foreign-keys&gt;&lt;key app="EN" db-id="509sp05vv9faeae55d1px02702pd2apez550" timestamp="1612400924"&gt;50&lt;/key&gt;&lt;/foreign-keys&gt;&lt;ref-type name="Journal Article"&gt;17&lt;/ref-type&gt;&lt;contributors&gt;&lt;authors&gt;&lt;author&gt;Sarov, M.&lt;/author&gt;&lt;author&gt;Schneider, S.&lt;/author&gt;&lt;author&gt;Pozniakovski, A.&lt;/author&gt;&lt;author&gt;Roguev, A.&lt;/author&gt;&lt;author&gt;Ernst, S.&lt;/author&gt;&lt;author&gt;Zhang, Y.&lt;/author&gt;&lt;author&gt;Hyman, A. A.&lt;/author&gt;&lt;author&gt;Stewart, A. F.&lt;/author&gt;&lt;/authors&gt;&lt;/contributors&gt;&lt;auth-address&gt;Dresden University of Technology, BioInnovations Centre, Genomics Department, Tatzberg 47, 01307 Dresden, Germany.&lt;/auth-address&gt;&lt;titles&gt;&lt;title&gt;A recombineering pipeline for functional genomics applied to Caenorhabditis elegans&lt;/title&gt;&lt;secondary-title&gt;Nat Methods&lt;/secondary-title&gt;&lt;/titles&gt;&lt;periodical&gt;&lt;full-title&gt;Nat Methods&lt;/full-title&gt;&lt;/periodical&gt;&lt;pages&gt;839-44&lt;/pages&gt;&lt;volume&gt;3&lt;/volume&gt;&lt;number&gt;10&lt;/number&gt;&lt;edition&gt;2006/09/23&lt;/edition&gt;&lt;keywords&gt;&lt;keyword&gt;Animals&lt;/keyword&gt;&lt;keyword&gt;Caenorhabditis elegans/*genetics&lt;/keyword&gt;&lt;keyword&gt;Chromosomes, Artificial, Bacterial/genetics&lt;/keyword&gt;&lt;keyword&gt;Cloning, Molecular/methods&lt;/keyword&gt;&lt;keyword&gt;Genetic Engineering/*methods&lt;/keyword&gt;&lt;keyword&gt;Genomics/*methods&lt;/keyword&gt;&lt;keyword&gt;Green Fluorescent Proteins/genetics&lt;/keyword&gt;&lt;keyword&gt;Phenotype&lt;/keyword&gt;&lt;keyword&gt;RNA Interference&lt;/keyword&gt;&lt;keyword&gt;Transgenes&lt;/keyword&gt;&lt;/keywords&gt;&lt;dates&gt;&lt;year&gt;2006&lt;/year&gt;&lt;pub-dates&gt;&lt;date&gt;Oct&lt;/date&gt;&lt;/pub-dates&gt;&lt;/dates&gt;&lt;isbn&gt;1548-7091 (Print)&amp;#xD;1548-7091 (Linking)&lt;/isbn&gt;&lt;accession-num&gt;16990816&lt;/accession-num&gt;&lt;urls&gt;&lt;related-urls&gt;&lt;url&gt;https://www.ncbi.nlm.nih.gov/pubmed/16990816&lt;/url&gt;&lt;/related-urls&gt;&lt;/urls&gt;&lt;electronic-resource-num&gt;10.1038/nmeth933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</w:t>
            </w:r>
            <w:hyperlink w:anchor="_ENREF_58" w:tooltip="Sarov, 2006 #50" w:history="1">
              <w:r>
                <w:rPr>
                  <w:rFonts w:ascii="Arial" w:eastAsia="Times New Roman" w:hAnsi="Arial" w:cs="Arial"/>
                  <w:noProof/>
                  <w:color w:val="000000"/>
                  <w:sz w:val="20"/>
                  <w:szCs w:val="20"/>
                </w:rPr>
                <w:t>Sarov et al. 2006</w:t>
              </w:r>
            </w:hyperlink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4BC1694F" w14:textId="7720BBD2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37B023B9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90187A9" w14:textId="49667AB7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43</w:t>
            </w:r>
          </w:p>
        </w:tc>
        <w:tc>
          <w:tcPr>
            <w:tcW w:w="3831" w:type="dxa"/>
          </w:tcPr>
          <w:p w14:paraId="0ABE2C06" w14:textId="4047CEC0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(ju807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I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; let-607(tm1423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unc-119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d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vrIs12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let-607::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3CAB9C8D" w14:textId="28303FD1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1EA193CF" w14:textId="5E0CF6B6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6B1ADB27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B573A88" w14:textId="41CEB644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19</w:t>
            </w:r>
          </w:p>
        </w:tc>
        <w:tc>
          <w:tcPr>
            <w:tcW w:w="3831" w:type="dxa"/>
          </w:tcPr>
          <w:p w14:paraId="5C6D7ACD" w14:textId="6D4B895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acr-2(n2420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X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; let-607(tm1423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unc-119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d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vrIs12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let-</w:t>
            </w:r>
            <w:proofErr w:type="gram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607::</w:t>
            </w:r>
            <w:proofErr w:type="gram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6F0CED00" w14:textId="32619064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5DED13BB" w14:textId="63ED11D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8A0B33" w14:paraId="051AA481" w14:textId="77777777" w:rsidTr="005C3A89">
        <w:trPr>
          <w:trHeight w:val="18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056486E" w14:textId="415CDB9F" w:rsidR="008A0B33" w:rsidRPr="004F3923" w:rsidRDefault="008A0B33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Z28111</w:t>
            </w:r>
          </w:p>
        </w:tc>
        <w:tc>
          <w:tcPr>
            <w:tcW w:w="3831" w:type="dxa"/>
          </w:tcPr>
          <w:p w14:paraId="09254EC0" w14:textId="2FAFDB1E" w:rsidR="008A0B33" w:rsidRPr="004F3923" w:rsidRDefault="008A0B33" w:rsidP="00F25B94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(ju807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I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 xml:space="preserve">; acr-2(n2420) X; let-607(tm1423) 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unc-119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d3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III; </w:t>
            </w:r>
            <w:r w:rsidRPr="004F3923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vrIs121</w:t>
            </w:r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[let-607::GFP(</w:t>
            </w:r>
            <w:proofErr w:type="spellStart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fosmid</w:t>
            </w:r>
            <w:proofErr w:type="spellEnd"/>
            <w:r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)]</w:t>
            </w:r>
          </w:p>
        </w:tc>
        <w:tc>
          <w:tcPr>
            <w:tcW w:w="3150" w:type="dxa"/>
          </w:tcPr>
          <w:p w14:paraId="774AC45C" w14:textId="18D31458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0A5BF6E0" w14:textId="74C02B43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Observed expression is lower in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-MNs compared with wild type or </w:t>
            </w:r>
            <w:r w:rsidRPr="00E77E97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 single mutant backgrounds</w:t>
            </w:r>
            <w:r w:rsidRPr="004F392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8A0B33" w14:paraId="699290D7" w14:textId="77777777" w:rsidTr="000D7BE7">
        <w:trPr>
          <w:trHeight w:val="7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A259405" w14:textId="0F8BD511" w:rsidR="008A0B33" w:rsidRPr="000D7BE7" w:rsidRDefault="007012DE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0D7BE7">
              <w:rPr>
                <w:rFonts w:ascii="Arial" w:hAnsi="Arial" w:cs="Arial"/>
                <w:sz w:val="20"/>
                <w:szCs w:val="20"/>
              </w:rPr>
              <w:t>EE86</w:t>
            </w:r>
          </w:p>
        </w:tc>
        <w:tc>
          <w:tcPr>
            <w:tcW w:w="3831" w:type="dxa"/>
          </w:tcPr>
          <w:p w14:paraId="3EAC75A2" w14:textId="0E5D009F" w:rsidR="008A0B33" w:rsidRPr="00502FDE" w:rsidRDefault="007012DE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502FDE">
              <w:rPr>
                <w:rFonts w:ascii="Arial" w:hAnsi="Arial" w:cs="Arial"/>
                <w:sz w:val="20"/>
                <w:szCs w:val="20"/>
              </w:rPr>
              <w:t>MUP-</w:t>
            </w:r>
            <w:proofErr w:type="gramStart"/>
            <w:r w:rsidRPr="00502FDE">
              <w:rPr>
                <w:rFonts w:ascii="Arial" w:hAnsi="Arial" w:cs="Arial"/>
                <w:sz w:val="20"/>
                <w:szCs w:val="20"/>
              </w:rPr>
              <w:t>4::</w:t>
            </w:r>
            <w:proofErr w:type="gramEnd"/>
            <w:r w:rsidRPr="00502FDE">
              <w:rPr>
                <w:rFonts w:ascii="Arial" w:hAnsi="Arial" w:cs="Arial"/>
                <w:sz w:val="20"/>
                <w:szCs w:val="20"/>
              </w:rPr>
              <w:t>GFP(juIs172)</w:t>
            </w:r>
          </w:p>
        </w:tc>
        <w:tc>
          <w:tcPr>
            <w:tcW w:w="3150" w:type="dxa"/>
          </w:tcPr>
          <w:p w14:paraId="79299E51" w14:textId="37A30219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4CAB7ACB" w14:textId="37529608" w:rsidR="008A0B33" w:rsidRPr="005C3A89" w:rsidRDefault="007012DE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Expression not observed in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MNs</w:t>
            </w:r>
          </w:p>
        </w:tc>
      </w:tr>
      <w:tr w:rsidR="008A0B33" w14:paraId="6B64ED4A" w14:textId="77777777" w:rsidTr="005C3A89">
        <w:trPr>
          <w:trHeight w:val="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6CB72CE" w14:textId="26DD59D9" w:rsidR="008A0B33" w:rsidRPr="000D7BE7" w:rsidRDefault="00BE7C37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0D7BE7">
              <w:rPr>
                <w:rFonts w:ascii="Arial" w:hAnsi="Arial" w:cs="Arial"/>
                <w:sz w:val="20"/>
                <w:szCs w:val="20"/>
              </w:rPr>
              <w:t>PS4263</w:t>
            </w:r>
          </w:p>
        </w:tc>
        <w:tc>
          <w:tcPr>
            <w:tcW w:w="3831" w:type="dxa"/>
          </w:tcPr>
          <w:p w14:paraId="3600157D" w14:textId="06951E88" w:rsidR="008A0B33" w:rsidRPr="00502FDE" w:rsidRDefault="00BE7C37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502FDE">
              <w:rPr>
                <w:rFonts w:ascii="Arial" w:hAnsi="Arial" w:cs="Arial"/>
                <w:sz w:val="20"/>
                <w:szCs w:val="20"/>
              </w:rPr>
              <w:t>egl-30(md186) I; dpy-20(e1282ts) IV; syIs105(EGL-</w:t>
            </w:r>
            <w:proofErr w:type="gramStart"/>
            <w:r w:rsidRPr="00502FDE">
              <w:rPr>
                <w:rFonts w:ascii="Arial" w:hAnsi="Arial" w:cs="Arial"/>
                <w:sz w:val="20"/>
                <w:szCs w:val="20"/>
              </w:rPr>
              <w:t>30::</w:t>
            </w:r>
            <w:proofErr w:type="gramEnd"/>
            <w:r w:rsidRPr="00502FDE">
              <w:rPr>
                <w:rFonts w:ascii="Arial" w:hAnsi="Arial" w:cs="Arial"/>
                <w:sz w:val="20"/>
                <w:szCs w:val="20"/>
              </w:rPr>
              <w:t>GFP)</w:t>
            </w:r>
          </w:p>
        </w:tc>
        <w:tc>
          <w:tcPr>
            <w:tcW w:w="3150" w:type="dxa"/>
          </w:tcPr>
          <w:p w14:paraId="3C452F48" w14:textId="5646E46C" w:rsidR="008A0B33" w:rsidRPr="004F3923" w:rsidRDefault="008A0B33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10" w:type="dxa"/>
          </w:tcPr>
          <w:p w14:paraId="4533B2F3" w14:textId="3360F750" w:rsidR="008A0B33" w:rsidRPr="004F3923" w:rsidRDefault="00BE7C37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Expression not observed in </w:t>
            </w: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MNs</w:t>
            </w:r>
          </w:p>
        </w:tc>
      </w:tr>
      <w:tr w:rsidR="008A0B33" w14:paraId="45F5DF03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9F027FF" w14:textId="6A6FCF20" w:rsidR="008A0B33" w:rsidRPr="000D7BE7" w:rsidRDefault="00E40295" w:rsidP="00860D3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0D7BE7">
              <w:rPr>
                <w:rFonts w:ascii="Arial" w:hAnsi="Arial" w:cs="Arial"/>
                <w:sz w:val="20"/>
                <w:szCs w:val="20"/>
              </w:rPr>
              <w:t>CZ27420</w:t>
            </w:r>
          </w:p>
        </w:tc>
        <w:tc>
          <w:tcPr>
            <w:tcW w:w="3831" w:type="dxa"/>
          </w:tcPr>
          <w:p w14:paraId="2D3B1BB5" w14:textId="20E38A93" w:rsidR="008A0B33" w:rsidRPr="00502FDE" w:rsidRDefault="00E40295" w:rsidP="00F25B94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502FDE">
              <w:rPr>
                <w:rFonts w:ascii="Arial" w:hAnsi="Arial" w:cs="Arial"/>
                <w:i/>
                <w:sz w:val="20"/>
                <w:szCs w:val="20"/>
              </w:rPr>
              <w:t>Pflp</w:t>
            </w:r>
            <w:proofErr w:type="gramStart"/>
            <w:r w:rsidRPr="00502FDE">
              <w:rPr>
                <w:rFonts w:ascii="Arial" w:hAnsi="Arial" w:cs="Arial"/>
                <w:i/>
                <w:sz w:val="20"/>
                <w:szCs w:val="20"/>
              </w:rPr>
              <w:t>12</w:t>
            </w:r>
            <w:r w:rsidRPr="00502FDE">
              <w:rPr>
                <w:rFonts w:ascii="Arial" w:hAnsi="Arial" w:cs="Arial"/>
                <w:sz w:val="20"/>
                <w:szCs w:val="20"/>
              </w:rPr>
              <w:t>::</w:t>
            </w:r>
            <w:proofErr w:type="gramEnd"/>
            <w:r w:rsidRPr="00502FDE">
              <w:rPr>
                <w:rFonts w:ascii="Arial" w:hAnsi="Arial" w:cs="Arial"/>
                <w:i/>
                <w:sz w:val="20"/>
                <w:szCs w:val="20"/>
              </w:rPr>
              <w:t>flp-12</w:t>
            </w:r>
            <w:r w:rsidRPr="00502FDE">
              <w:rPr>
                <w:rFonts w:ascii="Arial" w:hAnsi="Arial" w:cs="Arial"/>
                <w:sz w:val="20"/>
                <w:szCs w:val="20"/>
              </w:rPr>
              <w:t>::SL2::mKate2 (juEx7964)</w:t>
            </w:r>
          </w:p>
        </w:tc>
        <w:tc>
          <w:tcPr>
            <w:tcW w:w="3150" w:type="dxa"/>
          </w:tcPr>
          <w:p w14:paraId="4FA2BFD3" w14:textId="6AD49AEE" w:rsidR="008A0B33" w:rsidRPr="000D7BE7" w:rsidRDefault="000D7BE7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0D7BE7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D7BE7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Culloch&lt;/Author&gt;&lt;Year&gt;2020&lt;/Year&gt;&lt;RecNum&gt;26&lt;/RecNum&gt;&lt;DisplayText&gt;(McCulloch et al. 2020)&lt;/DisplayText&gt;&lt;record&gt;&lt;rec-number&gt;26&lt;/rec-number&gt;&lt;foreign-keys&gt;&lt;key app="EN" db-id="509sp05vv9faeae55d1px02702pd2apez550" timestamp="1612399059"&gt;26&lt;/key&gt;&lt;/foreign-keys&gt;&lt;ref-type name="Journal Article"&gt;17&lt;/ref-type&gt;&lt;contributors&gt;&lt;authors&gt;&lt;author&gt;McCulloch, K. A.&lt;/author&gt;&lt;author&gt;Zhou, K.&lt;/author&gt;&lt;author&gt;Jin, Y.&lt;/author&gt;&lt;/authors&gt;&lt;/contributors&gt;&lt;auth-address&gt;Division of Biological Sciences, Section of Neurobiology, University of California San Diego, La Jolla, California, United States of America.&lt;/auth-address&gt;&lt;titles&gt;&lt;title&gt;Neuronal transcriptome analyses reveal novel neuropeptide modulators of excitation and inhibition imbalance in C. elegans&lt;/title&gt;&lt;secondary-title&gt;PLoS One&lt;/secondary-title&gt;&lt;/titles&gt;&lt;periodical&gt;&lt;full-title&gt;PLoS One&lt;/full-title&gt;&lt;/periodical&gt;&lt;pages&gt;e0233991&lt;/pages&gt;&lt;volume&gt;15&lt;/volume&gt;&lt;number&gt;6&lt;/number&gt;&lt;edition&gt;2020/06/05&lt;/edition&gt;&lt;keywords&gt;&lt;keyword&gt;Animals&lt;/keyword&gt;&lt;keyword&gt;Caenorhabditis elegans/*genetics/physiology&lt;/keyword&gt;&lt;keyword&gt;Caenorhabditis elegans Proteins/*genetics&lt;/keyword&gt;&lt;keyword&gt;Gene Expression Profiling&lt;/keyword&gt;&lt;keyword&gt;Motor Neurons/metabolism&lt;/keyword&gt;&lt;keyword&gt;Mutation&lt;/keyword&gt;&lt;keyword&gt;Neuropeptides/*genetics&lt;/keyword&gt;&lt;keyword&gt;Receptors, Nicotinic/*genetics&lt;/keyword&gt;&lt;keyword&gt;Sensory Receptor Cells/metabolism&lt;/keyword&gt;&lt;keyword&gt;*Transcriptome&lt;/keyword&gt;&lt;/keywords&gt;&lt;dates&gt;&lt;year&gt;2020&lt;/year&gt;&lt;/dates&gt;&lt;isbn&gt;1932-6203 (Electronic)&amp;#xD;1932-6203 (Linking)&lt;/isbn&gt;&lt;accession-num&gt;32497060&lt;/accession-num&gt;&lt;urls&gt;&lt;related-urls&gt;&lt;url&gt;https://www.ncbi.nlm.nih.gov/pubmed/32497060&lt;/url&gt;&lt;/related-urls&gt;&lt;/urls&gt;&lt;custom2&gt;PMC7272019&lt;/custom2&gt;&lt;electronic-resource-num&gt;10.1371/journal.pone.0233991&lt;/electronic-resource-num&gt;&lt;/record&gt;&lt;/Cite&gt;&lt;/EndNote&gt;</w:instrText>
            </w:r>
            <w:r w:rsidRPr="000D7BE7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D7BE7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38" w:tooltip="McCulloch, 2020 #26" w:history="1">
              <w:r w:rsidRPr="000D7BE7">
                <w:rPr>
                  <w:rFonts w:ascii="Arial" w:hAnsi="Arial" w:cs="Arial"/>
                  <w:noProof/>
                  <w:sz w:val="20"/>
                  <w:szCs w:val="20"/>
                </w:rPr>
                <w:t>McCulloch et al. 2020</w:t>
              </w:r>
            </w:hyperlink>
            <w:r w:rsidRPr="000D7BE7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0D7BE7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31A5F006" w14:textId="071E94A3" w:rsidR="008A0B33" w:rsidRPr="005C3A89" w:rsidRDefault="006B7009" w:rsidP="006B7009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Expression </w:t>
            </w:r>
            <w:r w:rsidR="00202C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observed in </w:t>
            </w:r>
            <w:proofErr w:type="spellStart"/>
            <w:r w:rsidR="00202C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Ch</w:t>
            </w:r>
            <w:proofErr w:type="spellEnd"/>
            <w:r w:rsidR="00202C4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MNs</w:t>
            </w:r>
          </w:p>
        </w:tc>
      </w:tr>
      <w:tr w:rsidR="00E40295" w14:paraId="740781DE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4793ED9" w14:textId="187DE5BC" w:rsidR="00E40295" w:rsidRPr="000D7BE7" w:rsidRDefault="00E40295" w:rsidP="00E4029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0D7BE7">
              <w:rPr>
                <w:rFonts w:ascii="Arial" w:hAnsi="Arial" w:cs="Arial"/>
                <w:sz w:val="20"/>
                <w:szCs w:val="20"/>
              </w:rPr>
              <w:t>CZ27217</w:t>
            </w:r>
          </w:p>
        </w:tc>
        <w:tc>
          <w:tcPr>
            <w:tcW w:w="3831" w:type="dxa"/>
          </w:tcPr>
          <w:p w14:paraId="3A6CCC9F" w14:textId="6C8613AA" w:rsidR="00E40295" w:rsidRPr="00502FDE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502FDE">
              <w:rPr>
                <w:rFonts w:ascii="Arial" w:hAnsi="Arial" w:cs="Arial"/>
                <w:i/>
                <w:sz w:val="20"/>
                <w:szCs w:val="20"/>
              </w:rPr>
              <w:t>acr-2</w:t>
            </w:r>
            <w:r w:rsidRPr="00502FDE">
              <w:rPr>
                <w:rFonts w:ascii="Arial" w:hAnsi="Arial" w:cs="Arial"/>
                <w:sz w:val="20"/>
                <w:szCs w:val="20"/>
              </w:rPr>
              <w:t>(</w:t>
            </w:r>
            <w:r w:rsidRPr="00502FDE">
              <w:rPr>
                <w:rFonts w:ascii="Arial" w:hAnsi="Arial" w:cs="Arial"/>
                <w:i/>
                <w:sz w:val="20"/>
                <w:szCs w:val="20"/>
              </w:rPr>
              <w:t>gf</w:t>
            </w:r>
            <w:r w:rsidRPr="00502FDE">
              <w:rPr>
                <w:rFonts w:ascii="Arial" w:hAnsi="Arial" w:cs="Arial"/>
                <w:sz w:val="20"/>
                <w:szCs w:val="20"/>
              </w:rPr>
              <w:t>) X</w:t>
            </w:r>
            <w:r w:rsidRPr="00502FDE">
              <w:rPr>
                <w:rFonts w:ascii="Arial" w:hAnsi="Arial" w:cs="Arial"/>
                <w:i/>
                <w:sz w:val="20"/>
                <w:szCs w:val="20"/>
              </w:rPr>
              <w:t>; Pflp</w:t>
            </w:r>
            <w:proofErr w:type="gramStart"/>
            <w:r w:rsidRPr="00502FDE">
              <w:rPr>
                <w:rFonts w:ascii="Arial" w:hAnsi="Arial" w:cs="Arial"/>
                <w:i/>
                <w:sz w:val="20"/>
                <w:szCs w:val="20"/>
              </w:rPr>
              <w:t>12</w:t>
            </w:r>
            <w:r w:rsidRPr="00502FDE">
              <w:rPr>
                <w:rFonts w:ascii="Arial" w:hAnsi="Arial" w:cs="Arial"/>
                <w:sz w:val="20"/>
                <w:szCs w:val="20"/>
              </w:rPr>
              <w:t>::</w:t>
            </w:r>
            <w:proofErr w:type="gramEnd"/>
            <w:r w:rsidRPr="00502FDE">
              <w:rPr>
                <w:rFonts w:ascii="Arial" w:hAnsi="Arial" w:cs="Arial"/>
                <w:i/>
                <w:sz w:val="20"/>
                <w:szCs w:val="20"/>
              </w:rPr>
              <w:t>flp-12</w:t>
            </w:r>
            <w:r w:rsidRPr="00502FDE">
              <w:rPr>
                <w:rFonts w:ascii="Arial" w:hAnsi="Arial" w:cs="Arial"/>
                <w:sz w:val="20"/>
                <w:szCs w:val="20"/>
              </w:rPr>
              <w:t>::SL2::mKate2 (juEx7964)</w:t>
            </w:r>
          </w:p>
        </w:tc>
        <w:tc>
          <w:tcPr>
            <w:tcW w:w="3150" w:type="dxa"/>
          </w:tcPr>
          <w:p w14:paraId="7AF2B5AB" w14:textId="50E49592" w:rsidR="00E40295" w:rsidRPr="004F3923" w:rsidRDefault="000D7BE7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 w:rsidRPr="000D7BE7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0D7BE7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Culloch&lt;/Author&gt;&lt;Year&gt;2020&lt;/Year&gt;&lt;RecNum&gt;26&lt;/RecNum&gt;&lt;DisplayText&gt;(McCulloch et al. 2020)&lt;/DisplayText&gt;&lt;record&gt;&lt;rec-number&gt;26&lt;/rec-number&gt;&lt;foreign-keys&gt;&lt;key app="EN" db-id="509sp05vv9faeae55d1px02702pd2apez550" timestamp="1612399059"&gt;26&lt;/key&gt;&lt;/foreign-keys&gt;&lt;ref-type name="Journal Article"&gt;17&lt;/ref-type&gt;&lt;contributors&gt;&lt;authors&gt;&lt;author&gt;McCulloch, K. A.&lt;/author&gt;&lt;author&gt;Zhou, K.&lt;/author&gt;&lt;author&gt;Jin, Y.&lt;/author&gt;&lt;/authors&gt;&lt;/contributors&gt;&lt;auth-address&gt;Division of Biological Sciences, Section of Neurobiology, University of California San Diego, La Jolla, California, United States of America.&lt;/auth-address&gt;&lt;titles&gt;&lt;title&gt;Neuronal transcriptome analyses reveal novel neuropeptide modulators of excitation and inhibition imbalance in C. elegans&lt;/title&gt;&lt;secondary-title&gt;PLoS One&lt;/secondary-title&gt;&lt;/titles&gt;&lt;periodical&gt;&lt;full-title&gt;PLoS One&lt;/full-title&gt;&lt;/periodical&gt;&lt;pages&gt;e0233991&lt;/pages&gt;&lt;volume&gt;15&lt;/volume&gt;&lt;number&gt;6&lt;/number&gt;&lt;edition&gt;2020/06/05&lt;/edition&gt;&lt;keywords&gt;&lt;keyword&gt;Animals&lt;/keyword&gt;&lt;keyword&gt;Caenorhabditis elegans/*genetics/physiology&lt;/keyword&gt;&lt;keyword&gt;Caenorhabditis elegans Proteins/*genetics&lt;/keyword&gt;&lt;keyword&gt;Gene Expression Profiling&lt;/keyword&gt;&lt;keyword&gt;Motor Neurons/metabolism&lt;/keyword&gt;&lt;keyword&gt;Mutation&lt;/keyword&gt;&lt;keyword&gt;Neuropeptides/*genetics&lt;/keyword&gt;&lt;keyword&gt;Receptors, Nicotinic/*genetics&lt;/keyword&gt;&lt;keyword&gt;Sensory Receptor Cells/metabolism&lt;/keyword&gt;&lt;keyword&gt;*Transcriptome&lt;/keyword&gt;&lt;/keywords&gt;&lt;dates&gt;&lt;year&gt;2020&lt;/year&gt;&lt;/dates&gt;&lt;isbn&gt;1932-6203 (Electronic)&amp;#xD;1932-6203 (Linking)&lt;/isbn&gt;&lt;accession-num&gt;32497060&lt;/accession-num&gt;&lt;urls&gt;&lt;related-urls&gt;&lt;url&gt;https://www.ncbi.nlm.nih.gov/pubmed/32497060&lt;/url&gt;&lt;/related-urls&gt;&lt;/urls&gt;&lt;custom2&gt;PMC7272019&lt;/custom2&gt;&lt;electronic-resource-num&gt;10.1371/journal.pone.0233991&lt;/electronic-resource-num&gt;&lt;/record&gt;&lt;/Cite&gt;&lt;/EndNote&gt;</w:instrText>
            </w:r>
            <w:r w:rsidRPr="000D7BE7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0D7BE7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38" w:tooltip="McCulloch, 2020 #26" w:history="1">
              <w:r w:rsidRPr="000D7BE7">
                <w:rPr>
                  <w:rFonts w:ascii="Arial" w:hAnsi="Arial" w:cs="Arial"/>
                  <w:noProof/>
                  <w:sz w:val="20"/>
                  <w:szCs w:val="20"/>
                </w:rPr>
                <w:t>McCulloch et al. 2020</w:t>
              </w:r>
            </w:hyperlink>
            <w:r w:rsidRPr="000D7BE7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0D7BE7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14:paraId="4C304D04" w14:textId="5A66FCA3" w:rsidR="00E40295" w:rsidRPr="004F3923" w:rsidRDefault="006B7009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in </w:t>
            </w:r>
            <w:proofErr w:type="spellStart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ACh</w:t>
            </w:r>
            <w:proofErr w:type="spell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-MNs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E40295" w14:paraId="5B602FE6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F0E25AC" w14:textId="2AED4BEA" w:rsidR="00E40295" w:rsidRPr="000D7BE7" w:rsidRDefault="00E40295" w:rsidP="00E40295">
            <w:pPr>
              <w:outlineLvl w:val="0"/>
              <w:rPr>
                <w:rFonts w:ascii="Arial" w:hAnsi="Arial" w:cs="Arial"/>
                <w:sz w:val="20"/>
                <w:szCs w:val="20"/>
              </w:rPr>
            </w:pPr>
            <w:r w:rsidRPr="000D7BE7">
              <w:rPr>
                <w:rFonts w:ascii="Arial" w:hAnsi="Arial" w:cs="Arial"/>
                <w:sz w:val="20"/>
                <w:szCs w:val="20"/>
              </w:rPr>
              <w:t>CZ28109</w:t>
            </w:r>
          </w:p>
        </w:tc>
        <w:tc>
          <w:tcPr>
            <w:tcW w:w="3831" w:type="dxa"/>
          </w:tcPr>
          <w:p w14:paraId="3CC8136C" w14:textId="48513CF4" w:rsidR="00E40295" w:rsidRPr="00502FDE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502FDE">
              <w:rPr>
                <w:rFonts w:ascii="Arial" w:hAnsi="Arial" w:cs="Arial"/>
                <w:i/>
                <w:sz w:val="20"/>
                <w:szCs w:val="20"/>
              </w:rPr>
              <w:t>eif-</w:t>
            </w:r>
            <w:proofErr w:type="gramStart"/>
            <w:r w:rsidRPr="00502FDE">
              <w:rPr>
                <w:rFonts w:ascii="Arial" w:hAnsi="Arial" w:cs="Arial"/>
                <w:i/>
                <w:sz w:val="20"/>
                <w:szCs w:val="20"/>
              </w:rPr>
              <w:t>3.G</w:t>
            </w:r>
            <w:proofErr w:type="gramEnd"/>
            <w:r w:rsidRPr="00502FDE">
              <w:rPr>
                <w:rFonts w:ascii="Arial" w:hAnsi="Arial" w:cs="Arial"/>
                <w:sz w:val="20"/>
                <w:szCs w:val="20"/>
              </w:rPr>
              <w:t>(</w:t>
            </w:r>
            <w:r w:rsidRPr="00502FDE">
              <w:rPr>
                <w:rFonts w:ascii="Arial" w:hAnsi="Arial" w:cs="Arial"/>
                <w:i/>
                <w:sz w:val="20"/>
                <w:szCs w:val="20"/>
              </w:rPr>
              <w:t>C130Y</w:t>
            </w:r>
            <w:r w:rsidRPr="00502FDE">
              <w:rPr>
                <w:rFonts w:ascii="Arial" w:hAnsi="Arial" w:cs="Arial"/>
                <w:sz w:val="20"/>
                <w:szCs w:val="20"/>
              </w:rPr>
              <w:t>) II;</w:t>
            </w:r>
            <w:r w:rsidRPr="00502FDE">
              <w:rPr>
                <w:rFonts w:ascii="Arial" w:hAnsi="Arial" w:cs="Arial"/>
                <w:i/>
                <w:sz w:val="20"/>
                <w:szCs w:val="20"/>
              </w:rPr>
              <w:t xml:space="preserve"> acr-2</w:t>
            </w:r>
            <w:r w:rsidRPr="00502FDE">
              <w:rPr>
                <w:rFonts w:ascii="Arial" w:hAnsi="Arial" w:cs="Arial"/>
                <w:sz w:val="20"/>
                <w:szCs w:val="20"/>
              </w:rPr>
              <w:t>(</w:t>
            </w:r>
            <w:r w:rsidRPr="00502FDE">
              <w:rPr>
                <w:rFonts w:ascii="Arial" w:hAnsi="Arial" w:cs="Arial"/>
                <w:i/>
                <w:sz w:val="20"/>
                <w:szCs w:val="20"/>
              </w:rPr>
              <w:t>gf</w:t>
            </w:r>
            <w:r w:rsidRPr="00502FDE">
              <w:rPr>
                <w:rFonts w:ascii="Arial" w:hAnsi="Arial" w:cs="Arial"/>
                <w:sz w:val="20"/>
                <w:szCs w:val="20"/>
              </w:rPr>
              <w:t>) X</w:t>
            </w:r>
            <w:r w:rsidRPr="00502FDE">
              <w:rPr>
                <w:rFonts w:ascii="Arial" w:hAnsi="Arial" w:cs="Arial"/>
                <w:i/>
                <w:sz w:val="20"/>
                <w:szCs w:val="20"/>
              </w:rPr>
              <w:t>; Pflp12</w:t>
            </w:r>
            <w:r w:rsidRPr="00502FDE">
              <w:rPr>
                <w:rFonts w:ascii="Arial" w:hAnsi="Arial" w:cs="Arial"/>
                <w:sz w:val="20"/>
                <w:szCs w:val="20"/>
              </w:rPr>
              <w:t>::</w:t>
            </w:r>
            <w:r w:rsidRPr="00502FDE">
              <w:rPr>
                <w:rFonts w:ascii="Arial" w:hAnsi="Arial" w:cs="Arial"/>
                <w:i/>
                <w:sz w:val="20"/>
                <w:szCs w:val="20"/>
              </w:rPr>
              <w:t>flp-12</w:t>
            </w:r>
            <w:r w:rsidRPr="00502FDE">
              <w:rPr>
                <w:rFonts w:ascii="Arial" w:hAnsi="Arial" w:cs="Arial"/>
                <w:sz w:val="20"/>
                <w:szCs w:val="20"/>
              </w:rPr>
              <w:t>::SL2::mKate2 (juEx7964)</w:t>
            </w:r>
          </w:p>
        </w:tc>
        <w:tc>
          <w:tcPr>
            <w:tcW w:w="3150" w:type="dxa"/>
          </w:tcPr>
          <w:p w14:paraId="629DEB34" w14:textId="4C5113D9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0" w:type="dxa"/>
          </w:tcPr>
          <w:p w14:paraId="5F5502FB" w14:textId="14DADD7B" w:rsidR="00E40295" w:rsidRPr="004F3923" w:rsidRDefault="006B7009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Expression unaltered by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eif-</w:t>
            </w:r>
            <w:proofErr w:type="gramStart"/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3.G</w:t>
            </w:r>
            <w:proofErr w:type="gramEnd"/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C130Y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 xml:space="preserve">); 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acr-2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(</w:t>
            </w:r>
            <w:r w:rsidRPr="00E77E97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</w:rPr>
              <w:t>gf</w:t>
            </w:r>
            <w:r>
              <w:rPr>
                <w:rFonts w:ascii="Arial" w:eastAsia="Times New Roman" w:hAnsi="Arial" w:cs="Arial"/>
                <w:iCs/>
                <w:color w:val="000000"/>
                <w:sz w:val="20"/>
                <w:szCs w:val="20"/>
              </w:rPr>
              <w:t>)</w:t>
            </w:r>
          </w:p>
        </w:tc>
      </w:tr>
      <w:tr w:rsidR="00E40295" w14:paraId="337FD3F7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41A66CB" w14:textId="4774F10D" w:rsidR="00E40295" w:rsidRPr="000D7BE7" w:rsidRDefault="00E40295" w:rsidP="00860D35">
            <w:pPr>
              <w:outlineLvl w:val="0"/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3831" w:type="dxa"/>
          </w:tcPr>
          <w:p w14:paraId="53E64439" w14:textId="7C28E20C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150" w:type="dxa"/>
          </w:tcPr>
          <w:p w14:paraId="43D42DAD" w14:textId="102BD220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0" w:type="dxa"/>
          </w:tcPr>
          <w:p w14:paraId="3DE92010" w14:textId="18ABC185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40295" w14:paraId="3F2DE135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9F36F84" w14:textId="7CD394C0" w:rsidR="00E40295" w:rsidRPr="000D7BE7" w:rsidRDefault="00E40295" w:rsidP="00860D35">
            <w:pPr>
              <w:outlineLvl w:val="0"/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3831" w:type="dxa"/>
          </w:tcPr>
          <w:p w14:paraId="1B09EB0E" w14:textId="5BFE94D1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150" w:type="dxa"/>
          </w:tcPr>
          <w:p w14:paraId="668B323A" w14:textId="509FF48F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0" w:type="dxa"/>
          </w:tcPr>
          <w:p w14:paraId="0512D97A" w14:textId="2375FB9A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40295" w14:paraId="263F4E60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E257775" w14:textId="77777777" w:rsidR="00E40295" w:rsidRPr="000D7BE7" w:rsidRDefault="00E40295" w:rsidP="00860D35">
            <w:pPr>
              <w:outlineLvl w:val="0"/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3831" w:type="dxa"/>
          </w:tcPr>
          <w:p w14:paraId="5E64AF19" w14:textId="77777777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150" w:type="dxa"/>
          </w:tcPr>
          <w:p w14:paraId="579E4BFD" w14:textId="77777777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0" w:type="dxa"/>
          </w:tcPr>
          <w:p w14:paraId="6ED6170D" w14:textId="77777777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40295" w14:paraId="20506E18" w14:textId="77777777" w:rsidTr="005C3A8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5AE8E11" w14:textId="77777777" w:rsidR="00E40295" w:rsidRPr="000D7BE7" w:rsidRDefault="00E40295" w:rsidP="00860D35">
            <w:pPr>
              <w:outlineLvl w:val="0"/>
              <w:rPr>
                <w:rFonts w:ascii="Arial" w:hAnsi="Arial" w:cs="Arial"/>
                <w:b w:val="0"/>
                <w:sz w:val="20"/>
                <w:szCs w:val="20"/>
              </w:rPr>
            </w:pPr>
          </w:p>
        </w:tc>
        <w:tc>
          <w:tcPr>
            <w:tcW w:w="3831" w:type="dxa"/>
          </w:tcPr>
          <w:p w14:paraId="748D102B" w14:textId="77777777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150" w:type="dxa"/>
          </w:tcPr>
          <w:p w14:paraId="62B23456" w14:textId="77777777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10" w:type="dxa"/>
          </w:tcPr>
          <w:p w14:paraId="698EA4AD" w14:textId="77777777" w:rsidR="00E40295" w:rsidRPr="000D7BE7" w:rsidRDefault="00E40295" w:rsidP="00860D35">
            <w:pPr>
              <w:outlineLvl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489C621D" w14:textId="77777777" w:rsidR="00126224" w:rsidRDefault="00126224" w:rsidP="00126224">
      <w:pPr>
        <w:spacing w:line="480" w:lineRule="auto"/>
        <w:outlineLvl w:val="0"/>
        <w:rPr>
          <w:rFonts w:ascii="Arial" w:hAnsi="Arial" w:cs="Arial"/>
          <w:b/>
          <w:sz w:val="28"/>
          <w:szCs w:val="28"/>
        </w:rPr>
      </w:pPr>
    </w:p>
    <w:p w14:paraId="326CD2BF" w14:textId="77777777" w:rsidR="00126224" w:rsidRDefault="00126224" w:rsidP="00126224">
      <w:pPr>
        <w:spacing w:line="480" w:lineRule="auto"/>
        <w:outlineLvl w:val="0"/>
        <w:rPr>
          <w:rFonts w:ascii="Arial" w:hAnsi="Arial" w:cs="Arial"/>
          <w:b/>
          <w:sz w:val="28"/>
          <w:szCs w:val="28"/>
        </w:rPr>
      </w:pPr>
    </w:p>
    <w:p w14:paraId="13DDA58F" w14:textId="77777777" w:rsidR="00126224" w:rsidRDefault="00126224" w:rsidP="00126224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</w:rPr>
      </w:pPr>
    </w:p>
    <w:p w14:paraId="39250CF5" w14:textId="77777777" w:rsidR="00126224" w:rsidRDefault="00126224" w:rsidP="00126224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</w:rPr>
      </w:pPr>
    </w:p>
    <w:p w14:paraId="5D6EDAB5" w14:textId="77777777" w:rsidR="00126224" w:rsidRDefault="00126224" w:rsidP="00126224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</w:rPr>
      </w:pPr>
    </w:p>
    <w:p w14:paraId="00C94B71" w14:textId="77777777" w:rsidR="00126224" w:rsidRDefault="00126224" w:rsidP="00126224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</w:rPr>
      </w:pPr>
    </w:p>
    <w:p w14:paraId="455FE0ED" w14:textId="77777777" w:rsidR="00126224" w:rsidRDefault="00126224" w:rsidP="00126224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</w:rPr>
      </w:pPr>
    </w:p>
    <w:p w14:paraId="0A44CAC1" w14:textId="77777777" w:rsidR="00126224" w:rsidRDefault="00126224" w:rsidP="00126224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</w:rPr>
      </w:pPr>
    </w:p>
    <w:p w14:paraId="36D865D4" w14:textId="77777777" w:rsidR="00860D35" w:rsidRDefault="00860D35"/>
    <w:sectPr w:rsidR="00860D35" w:rsidSect="000E2B5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CDE0705"/>
    <w:multiLevelType w:val="hybridMultilevel"/>
    <w:tmpl w:val="D8B4E9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26224"/>
    <w:rsid w:val="00021D6E"/>
    <w:rsid w:val="000A2429"/>
    <w:rsid w:val="000A3AAC"/>
    <w:rsid w:val="000D7BE7"/>
    <w:rsid w:val="000E2B5E"/>
    <w:rsid w:val="00126224"/>
    <w:rsid w:val="00143508"/>
    <w:rsid w:val="00202C48"/>
    <w:rsid w:val="0022657F"/>
    <w:rsid w:val="002662BE"/>
    <w:rsid w:val="002D7FCA"/>
    <w:rsid w:val="002E5AA4"/>
    <w:rsid w:val="00353C7E"/>
    <w:rsid w:val="00360078"/>
    <w:rsid w:val="00417E3D"/>
    <w:rsid w:val="00436E1B"/>
    <w:rsid w:val="00502FDE"/>
    <w:rsid w:val="00520E94"/>
    <w:rsid w:val="00563A14"/>
    <w:rsid w:val="005C3A89"/>
    <w:rsid w:val="006B7009"/>
    <w:rsid w:val="006E5D84"/>
    <w:rsid w:val="007012DE"/>
    <w:rsid w:val="007226DF"/>
    <w:rsid w:val="007F6343"/>
    <w:rsid w:val="00860D35"/>
    <w:rsid w:val="008A0B33"/>
    <w:rsid w:val="00986E72"/>
    <w:rsid w:val="009D52D1"/>
    <w:rsid w:val="00A45A21"/>
    <w:rsid w:val="00A70D9D"/>
    <w:rsid w:val="00BE7C37"/>
    <w:rsid w:val="00C76245"/>
    <w:rsid w:val="00CA6118"/>
    <w:rsid w:val="00CB1941"/>
    <w:rsid w:val="00DB69C0"/>
    <w:rsid w:val="00E40295"/>
    <w:rsid w:val="00E45E6D"/>
    <w:rsid w:val="00E70DCC"/>
    <w:rsid w:val="00E9469F"/>
    <w:rsid w:val="00F07168"/>
    <w:rsid w:val="00F25B94"/>
    <w:rsid w:val="00F407CE"/>
    <w:rsid w:val="00FB0C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EE6530A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2622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26224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12622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26224"/>
  </w:style>
  <w:style w:type="character" w:styleId="PageNumber">
    <w:name w:val="page number"/>
    <w:basedOn w:val="DefaultParagraphFont"/>
    <w:uiPriority w:val="99"/>
    <w:semiHidden/>
    <w:unhideWhenUsed/>
    <w:rsid w:val="00126224"/>
  </w:style>
  <w:style w:type="paragraph" w:styleId="BalloonText">
    <w:name w:val="Balloon Text"/>
    <w:basedOn w:val="Normal"/>
    <w:link w:val="BalloonTextChar"/>
    <w:uiPriority w:val="99"/>
    <w:semiHidden/>
    <w:unhideWhenUsed/>
    <w:rsid w:val="0012622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6224"/>
    <w:rPr>
      <w:rFonts w:ascii="Times New Roman" w:hAnsi="Times New Roman" w:cs="Times New Roman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126224"/>
  </w:style>
  <w:style w:type="character" w:styleId="CommentReference">
    <w:name w:val="annotation reference"/>
    <w:basedOn w:val="DefaultParagraphFont"/>
    <w:uiPriority w:val="99"/>
    <w:semiHidden/>
    <w:unhideWhenUsed/>
    <w:rsid w:val="001262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622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622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622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622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26224"/>
  </w:style>
  <w:style w:type="paragraph" w:styleId="Header">
    <w:name w:val="header"/>
    <w:basedOn w:val="Normal"/>
    <w:link w:val="HeaderChar"/>
    <w:uiPriority w:val="99"/>
    <w:unhideWhenUsed/>
    <w:rsid w:val="0012622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26224"/>
  </w:style>
  <w:style w:type="paragraph" w:customStyle="1" w:styleId="EndNoteBibliographyTitle">
    <w:name w:val="EndNote Bibliography Title"/>
    <w:basedOn w:val="Normal"/>
    <w:link w:val="EndNoteBibliographyTitleChar"/>
    <w:rsid w:val="00126224"/>
    <w:pPr>
      <w:jc w:val="center"/>
    </w:pPr>
    <w:rPr>
      <w:rFonts w:ascii="Arial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6224"/>
    <w:rPr>
      <w:rFonts w:ascii="Arial" w:hAnsi="Arial" w:cs="Arial"/>
    </w:rPr>
  </w:style>
  <w:style w:type="paragraph" w:customStyle="1" w:styleId="EndNoteBibliography">
    <w:name w:val="EndNote Bibliography"/>
    <w:basedOn w:val="Normal"/>
    <w:link w:val="EndNoteBibliographyChar"/>
    <w:rsid w:val="00126224"/>
    <w:rPr>
      <w:rFonts w:ascii="Arial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126224"/>
    <w:rPr>
      <w:rFonts w:ascii="Arial" w:hAnsi="Arial" w:cs="Arial"/>
    </w:rPr>
  </w:style>
  <w:style w:type="character" w:customStyle="1" w:styleId="UnresolvedMention1">
    <w:name w:val="Unresolved Mention1"/>
    <w:basedOn w:val="DefaultParagraphFont"/>
    <w:uiPriority w:val="99"/>
    <w:rsid w:val="00126224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rsid w:val="00126224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rsid w:val="00126224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rsid w:val="00126224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rsid w:val="00126224"/>
    <w:rPr>
      <w:color w:val="605E5C"/>
      <w:shd w:val="clear" w:color="auto" w:fill="E1DFDD"/>
    </w:rPr>
  </w:style>
  <w:style w:type="character" w:customStyle="1" w:styleId="citation-part">
    <w:name w:val="citation-part"/>
    <w:basedOn w:val="DefaultParagraphFont"/>
    <w:rsid w:val="00126224"/>
  </w:style>
  <w:style w:type="character" w:customStyle="1" w:styleId="docsum-pmid">
    <w:name w:val="docsum-pmid"/>
    <w:basedOn w:val="DefaultParagraphFont"/>
    <w:rsid w:val="00126224"/>
  </w:style>
  <w:style w:type="character" w:customStyle="1" w:styleId="UnresolvedMention6">
    <w:name w:val="Unresolved Mention6"/>
    <w:basedOn w:val="DefaultParagraphFont"/>
    <w:uiPriority w:val="99"/>
    <w:rsid w:val="00126224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12622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PlainTable2">
    <w:name w:val="Plain Table 2"/>
    <w:basedOn w:val="TableNormal"/>
    <w:uiPriority w:val="42"/>
    <w:rsid w:val="00126224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GridTable1Light">
    <w:name w:val="Grid Table 1 Light"/>
    <w:basedOn w:val="TableNormal"/>
    <w:uiPriority w:val="46"/>
    <w:rsid w:val="00126224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5">
    <w:name w:val="Plain Table 5"/>
    <w:basedOn w:val="TableNormal"/>
    <w:uiPriority w:val="45"/>
    <w:rsid w:val="00126224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ListParagraph">
    <w:name w:val="List Paragraph"/>
    <w:basedOn w:val="Normal"/>
    <w:uiPriority w:val="34"/>
    <w:qFormat/>
    <w:rsid w:val="00126224"/>
    <w:pPr>
      <w:ind w:left="720"/>
      <w:contextualSpacing/>
    </w:pPr>
  </w:style>
  <w:style w:type="character" w:customStyle="1" w:styleId="UnresolvedMention7">
    <w:name w:val="Unresolved Mention7"/>
    <w:basedOn w:val="DefaultParagraphFont"/>
    <w:uiPriority w:val="99"/>
    <w:rsid w:val="00126224"/>
    <w:rPr>
      <w:color w:val="605E5C"/>
      <w:shd w:val="clear" w:color="auto" w:fill="E1DFDD"/>
    </w:rPr>
  </w:style>
  <w:style w:type="character" w:customStyle="1" w:styleId="UnresolvedMention8">
    <w:name w:val="Unresolved Mention8"/>
    <w:basedOn w:val="DefaultParagraphFont"/>
    <w:uiPriority w:val="99"/>
    <w:rsid w:val="00126224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rsid w:val="0012622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</TotalTime>
  <Pages>6</Pages>
  <Words>3882</Words>
  <Characters>22131</Characters>
  <Application>Microsoft Macintosh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59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 Blazie</dc:creator>
  <cp:keywords/>
  <dc:description/>
  <cp:lastModifiedBy>Steve Blazie</cp:lastModifiedBy>
  <cp:revision>24</cp:revision>
  <dcterms:created xsi:type="dcterms:W3CDTF">2021-03-15T19:04:00Z</dcterms:created>
  <dcterms:modified xsi:type="dcterms:W3CDTF">2021-07-14T23:08:00Z</dcterms:modified>
</cp:coreProperties>
</file>